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8DF80" w14:textId="77777777" w:rsidR="00E00068" w:rsidRPr="00BE2236" w:rsidRDefault="00E00068" w:rsidP="00E00068">
      <w:pPr>
        <w:jc w:val="center"/>
        <w:rPr>
          <w:rFonts w:ascii="Times New Roman" w:hAnsi="Times New Roman" w:cs="Times New Roman"/>
        </w:rPr>
      </w:pPr>
      <w:r w:rsidRPr="00BE2236">
        <w:rPr>
          <w:rFonts w:ascii="Times New Roman" w:hAnsi="Times New Roman" w:cs="Times New Roman"/>
        </w:rPr>
        <w:t>Ludwig-Maximil</w:t>
      </w:r>
      <w:r w:rsidR="00703C0F" w:rsidRPr="00BE2236">
        <w:rPr>
          <w:rFonts w:ascii="Times New Roman" w:hAnsi="Times New Roman" w:cs="Times New Roman"/>
        </w:rPr>
        <w:t>i</w:t>
      </w:r>
      <w:r w:rsidRPr="00BE2236">
        <w:rPr>
          <w:rFonts w:ascii="Times New Roman" w:hAnsi="Times New Roman" w:cs="Times New Roman"/>
        </w:rPr>
        <w:t>ans-Universität München</w:t>
      </w:r>
    </w:p>
    <w:p w14:paraId="08930CB1" w14:textId="77777777" w:rsidR="00E00068" w:rsidRPr="00BE2236" w:rsidRDefault="00E00068" w:rsidP="00E00068">
      <w:pPr>
        <w:jc w:val="center"/>
        <w:rPr>
          <w:rFonts w:ascii="Times New Roman" w:hAnsi="Times New Roman" w:cs="Times New Roman"/>
        </w:rPr>
      </w:pPr>
      <w:r w:rsidRPr="00BE2236">
        <w:rPr>
          <w:rFonts w:ascii="Times New Roman" w:hAnsi="Times New Roman" w:cs="Times New Roman"/>
        </w:rPr>
        <w:t>Fakultät für Betriebswirtschaft</w:t>
      </w:r>
    </w:p>
    <w:p w14:paraId="0C5A97F4" w14:textId="615BEA2B" w:rsidR="00E00068" w:rsidRPr="00BE2236" w:rsidRDefault="37D374BC" w:rsidP="00E00068">
      <w:pPr>
        <w:jc w:val="center"/>
        <w:rPr>
          <w:rFonts w:ascii="Times New Roman" w:hAnsi="Times New Roman" w:cs="Times New Roman"/>
          <w:lang w:val="en-US"/>
        </w:rPr>
      </w:pPr>
      <w:proofErr w:type="spellStart"/>
      <w:r w:rsidRPr="37D374BC">
        <w:rPr>
          <w:rFonts w:ascii="Times New Roman" w:hAnsi="Times New Roman" w:cs="Times New Roman"/>
          <w:lang w:val="en-US"/>
        </w:rPr>
        <w:t>Professur</w:t>
      </w:r>
      <w:proofErr w:type="spellEnd"/>
      <w:r w:rsidRPr="37D374BC">
        <w:rPr>
          <w:rFonts w:ascii="Times New Roman" w:hAnsi="Times New Roman" w:cs="Times New Roman"/>
          <w:lang w:val="en-US"/>
        </w:rPr>
        <w:t xml:space="preserve"> für Digital Services and Sustainability</w:t>
      </w:r>
    </w:p>
    <w:p w14:paraId="0A842138" w14:textId="77777777" w:rsidR="00E00068" w:rsidRPr="00BE2236" w:rsidRDefault="00E00068" w:rsidP="00E00068">
      <w:pPr>
        <w:jc w:val="center"/>
        <w:rPr>
          <w:rFonts w:ascii="Times New Roman" w:hAnsi="Times New Roman" w:cs="Times New Roman"/>
        </w:rPr>
      </w:pPr>
      <w:r w:rsidRPr="00BE2236">
        <w:rPr>
          <w:rFonts w:ascii="Times New Roman" w:hAnsi="Times New Roman" w:cs="Times New Roman"/>
        </w:rPr>
        <w:t xml:space="preserve">Prof. Dr. </w:t>
      </w:r>
      <w:r w:rsidR="003F5985" w:rsidRPr="00BE2236">
        <w:rPr>
          <w:rFonts w:ascii="Times New Roman" w:hAnsi="Times New Roman" w:cs="Times New Roman"/>
        </w:rPr>
        <w:t>Johann Kranz</w:t>
      </w:r>
    </w:p>
    <w:p w14:paraId="09FB0FF4" w14:textId="77777777" w:rsidR="00E00068" w:rsidRPr="00BE2236" w:rsidRDefault="00E00068" w:rsidP="00E00068">
      <w:pPr>
        <w:jc w:val="center"/>
        <w:rPr>
          <w:rFonts w:ascii="Times New Roman" w:hAnsi="Times New Roman" w:cs="Times New Roman"/>
        </w:rPr>
      </w:pPr>
    </w:p>
    <w:p w14:paraId="7F9FB65D" w14:textId="77777777" w:rsidR="00E00068" w:rsidRPr="00BE2236" w:rsidRDefault="00E00068" w:rsidP="00E00068">
      <w:pPr>
        <w:jc w:val="center"/>
        <w:rPr>
          <w:rFonts w:ascii="Times New Roman" w:hAnsi="Times New Roman" w:cs="Times New Roman"/>
        </w:rPr>
      </w:pPr>
    </w:p>
    <w:p w14:paraId="2D240CDD" w14:textId="77777777" w:rsidR="00E00068" w:rsidRPr="00BE2236" w:rsidRDefault="00E00068" w:rsidP="00E00068">
      <w:pPr>
        <w:jc w:val="center"/>
        <w:rPr>
          <w:rFonts w:ascii="Times New Roman" w:hAnsi="Times New Roman" w:cs="Times New Roman"/>
        </w:rPr>
      </w:pPr>
    </w:p>
    <w:p w14:paraId="5B0E5685" w14:textId="5EAC9A3A" w:rsidR="00E00068" w:rsidRPr="00BE2236" w:rsidRDefault="085B5F1A" w:rsidP="003F5985">
      <w:pPr>
        <w:jc w:val="center"/>
        <w:rPr>
          <w:rFonts w:ascii="Times New Roman" w:hAnsi="Times New Roman" w:cs="Times New Roman"/>
        </w:rPr>
      </w:pPr>
      <w:r w:rsidRPr="085B5F1A">
        <w:rPr>
          <w:rFonts w:ascii="Times New Roman" w:hAnsi="Times New Roman" w:cs="Times New Roman"/>
        </w:rPr>
        <w:t>Seminar „Digital Services &amp; Sustainability“</w:t>
      </w:r>
    </w:p>
    <w:p w14:paraId="501A1D28" w14:textId="2961802A" w:rsidR="00E00068" w:rsidRPr="00BE2236" w:rsidRDefault="0BD815B9" w:rsidP="00E00068">
      <w:pPr>
        <w:jc w:val="center"/>
        <w:rPr>
          <w:rFonts w:ascii="Times New Roman" w:hAnsi="Times New Roman" w:cs="Times New Roman"/>
        </w:rPr>
      </w:pPr>
      <w:r w:rsidRPr="0BD815B9">
        <w:rPr>
          <w:rFonts w:ascii="Times New Roman" w:hAnsi="Times New Roman" w:cs="Times New Roman"/>
        </w:rPr>
        <w:t>Wintersemester 2023/24</w:t>
      </w:r>
    </w:p>
    <w:p w14:paraId="14DD7681" w14:textId="77777777" w:rsidR="00E00068" w:rsidRPr="00BE2236" w:rsidRDefault="00E00068" w:rsidP="00E00068">
      <w:pPr>
        <w:jc w:val="center"/>
        <w:rPr>
          <w:rFonts w:ascii="Times New Roman" w:hAnsi="Times New Roman" w:cs="Times New Roman"/>
          <w:b/>
          <w:sz w:val="28"/>
          <w:szCs w:val="28"/>
        </w:rPr>
      </w:pPr>
    </w:p>
    <w:p w14:paraId="0F17E6B8" w14:textId="77777777" w:rsidR="00E00068" w:rsidRPr="00BE2236" w:rsidRDefault="00E00068" w:rsidP="00E00068">
      <w:pPr>
        <w:jc w:val="center"/>
        <w:rPr>
          <w:rFonts w:ascii="Times New Roman" w:hAnsi="Times New Roman" w:cs="Times New Roman"/>
          <w:b/>
          <w:sz w:val="28"/>
          <w:szCs w:val="28"/>
        </w:rPr>
      </w:pPr>
    </w:p>
    <w:p w14:paraId="22FAC8A2" w14:textId="77777777" w:rsidR="00E00068" w:rsidRPr="00BE2236" w:rsidRDefault="00E00068" w:rsidP="00E00068">
      <w:pPr>
        <w:jc w:val="center"/>
        <w:rPr>
          <w:rFonts w:ascii="Times New Roman" w:hAnsi="Times New Roman" w:cs="Times New Roman"/>
          <w:b/>
          <w:sz w:val="28"/>
          <w:szCs w:val="28"/>
        </w:rPr>
      </w:pPr>
    </w:p>
    <w:p w14:paraId="09EFB3A4" w14:textId="77777777" w:rsidR="00D907D9" w:rsidRPr="00BE2236" w:rsidRDefault="00E00068" w:rsidP="00E00068">
      <w:pPr>
        <w:jc w:val="center"/>
        <w:rPr>
          <w:rFonts w:ascii="Times New Roman" w:hAnsi="Times New Roman" w:cs="Times New Roman"/>
        </w:rPr>
      </w:pPr>
      <w:r w:rsidRPr="00BE2236">
        <w:rPr>
          <w:rFonts w:ascii="Times New Roman" w:hAnsi="Times New Roman" w:cs="Times New Roman"/>
          <w:b/>
          <w:sz w:val="28"/>
          <w:szCs w:val="28"/>
        </w:rPr>
        <w:t>Titel der Seminararbeit</w:t>
      </w:r>
    </w:p>
    <w:p w14:paraId="4BCB4450" w14:textId="77777777" w:rsidR="00D907D9" w:rsidRPr="00BE2236" w:rsidRDefault="00D907D9" w:rsidP="00D907D9">
      <w:pPr>
        <w:jc w:val="center"/>
        <w:rPr>
          <w:rFonts w:ascii="Times New Roman" w:hAnsi="Times New Roman" w:cs="Times New Roman"/>
        </w:rPr>
      </w:pPr>
    </w:p>
    <w:p w14:paraId="50089192" w14:textId="77777777" w:rsidR="00D907D9" w:rsidRPr="00BE2236" w:rsidRDefault="00D907D9" w:rsidP="00D907D9">
      <w:pPr>
        <w:jc w:val="center"/>
        <w:rPr>
          <w:rFonts w:ascii="Times New Roman" w:hAnsi="Times New Roman" w:cs="Times New Roman"/>
        </w:rPr>
      </w:pPr>
    </w:p>
    <w:p w14:paraId="73C56614" w14:textId="77777777" w:rsidR="00D907D9" w:rsidRPr="00BE2236" w:rsidRDefault="00D907D9" w:rsidP="00D907D9">
      <w:pPr>
        <w:jc w:val="center"/>
        <w:rPr>
          <w:rFonts w:ascii="Times New Roman" w:hAnsi="Times New Roman" w:cs="Times New Roman"/>
        </w:rPr>
      </w:pPr>
    </w:p>
    <w:p w14:paraId="76E9F783" w14:textId="77777777" w:rsidR="00D907D9" w:rsidRPr="00BE2236" w:rsidRDefault="00D907D9" w:rsidP="00D907D9">
      <w:pPr>
        <w:jc w:val="center"/>
        <w:rPr>
          <w:rFonts w:ascii="Times New Roman" w:hAnsi="Times New Roman" w:cs="Times New Roman"/>
        </w:rPr>
      </w:pPr>
    </w:p>
    <w:p w14:paraId="6A9D20D8" w14:textId="77777777" w:rsidR="00E00068" w:rsidRPr="00BE2236" w:rsidRDefault="00E00068" w:rsidP="00D907D9">
      <w:pPr>
        <w:jc w:val="left"/>
        <w:rPr>
          <w:rFonts w:ascii="Times New Roman" w:hAnsi="Times New Roman" w:cs="Times New Roman"/>
        </w:rPr>
      </w:pPr>
    </w:p>
    <w:p w14:paraId="2901F874" w14:textId="77777777" w:rsidR="00D907D9" w:rsidRPr="00BE2236" w:rsidRDefault="00D907D9" w:rsidP="00D907D9">
      <w:pPr>
        <w:jc w:val="left"/>
        <w:rPr>
          <w:rFonts w:ascii="Times New Roman" w:hAnsi="Times New Roman" w:cs="Times New Roman"/>
        </w:rPr>
      </w:pPr>
      <w:r w:rsidRPr="00BE2236">
        <w:rPr>
          <w:rFonts w:ascii="Times New Roman" w:hAnsi="Times New Roman" w:cs="Times New Roman"/>
        </w:rPr>
        <w:t>Max Huber</w:t>
      </w:r>
    </w:p>
    <w:p w14:paraId="4BA548E4" w14:textId="77777777" w:rsidR="00D907D9" w:rsidRPr="00BE2236" w:rsidRDefault="00D907D9" w:rsidP="00D907D9">
      <w:pPr>
        <w:jc w:val="left"/>
        <w:rPr>
          <w:rFonts w:ascii="Times New Roman" w:hAnsi="Times New Roman" w:cs="Times New Roman"/>
        </w:rPr>
      </w:pPr>
      <w:r w:rsidRPr="00BE2236">
        <w:rPr>
          <w:rFonts w:ascii="Times New Roman" w:hAnsi="Times New Roman" w:cs="Times New Roman"/>
        </w:rPr>
        <w:t>Ludwigstr.1</w:t>
      </w:r>
    </w:p>
    <w:p w14:paraId="1EEA28FF" w14:textId="77777777" w:rsidR="00D907D9" w:rsidRPr="00BE2236" w:rsidRDefault="00D907D9" w:rsidP="00D907D9">
      <w:pPr>
        <w:jc w:val="left"/>
        <w:rPr>
          <w:rFonts w:ascii="Times New Roman" w:hAnsi="Times New Roman" w:cs="Times New Roman"/>
        </w:rPr>
      </w:pPr>
      <w:r w:rsidRPr="00BE2236">
        <w:rPr>
          <w:rFonts w:ascii="Times New Roman" w:hAnsi="Times New Roman" w:cs="Times New Roman"/>
        </w:rPr>
        <w:t>80123 München</w:t>
      </w:r>
    </w:p>
    <w:p w14:paraId="18339422" w14:textId="77777777" w:rsidR="00D907D9" w:rsidRPr="00BE2236" w:rsidRDefault="00D907D9" w:rsidP="00D907D9">
      <w:pPr>
        <w:jc w:val="left"/>
        <w:rPr>
          <w:rFonts w:ascii="Times New Roman" w:hAnsi="Times New Roman" w:cs="Times New Roman"/>
        </w:rPr>
      </w:pPr>
      <w:proofErr w:type="spellStart"/>
      <w:r w:rsidRPr="00BE2236">
        <w:rPr>
          <w:rFonts w:ascii="Times New Roman" w:hAnsi="Times New Roman" w:cs="Times New Roman"/>
        </w:rPr>
        <w:t>Matr</w:t>
      </w:r>
      <w:proofErr w:type="spellEnd"/>
      <w:r w:rsidRPr="00BE2236">
        <w:rPr>
          <w:rFonts w:ascii="Times New Roman" w:hAnsi="Times New Roman" w:cs="Times New Roman"/>
        </w:rPr>
        <w:t>.-Nr.: 0123456</w:t>
      </w:r>
    </w:p>
    <w:p w14:paraId="7C960590" w14:textId="77777777" w:rsidR="00B9337F" w:rsidRDefault="00E00068" w:rsidP="00B9337F">
      <w:pPr>
        <w:jc w:val="left"/>
        <w:rPr>
          <w:rFonts w:ascii="Times New Roman" w:hAnsi="Times New Roman" w:cs="Times New Roman"/>
        </w:rPr>
      </w:pPr>
      <w:r w:rsidRPr="00BE2236">
        <w:rPr>
          <w:rFonts w:ascii="Times New Roman" w:hAnsi="Times New Roman" w:cs="Times New Roman"/>
        </w:rPr>
        <w:t>BWL (B.Sc.), 2. Semester</w:t>
      </w:r>
    </w:p>
    <w:p w14:paraId="66209656" w14:textId="77777777" w:rsidR="00B9337F" w:rsidRDefault="00B9337F" w:rsidP="00B9337F">
      <w:pPr>
        <w:jc w:val="left"/>
        <w:rPr>
          <w:rFonts w:ascii="Times New Roman" w:hAnsi="Times New Roman" w:cs="Times New Roman"/>
        </w:rPr>
      </w:pPr>
    </w:p>
    <w:p w14:paraId="729C8ED1" w14:textId="77777777" w:rsidR="00B9337F" w:rsidRDefault="00B9337F" w:rsidP="00B9337F">
      <w:pPr>
        <w:jc w:val="left"/>
        <w:rPr>
          <w:rFonts w:ascii="Times New Roman" w:hAnsi="Times New Roman" w:cs="Times New Roman"/>
        </w:rPr>
      </w:pPr>
    </w:p>
    <w:p w14:paraId="43925A39" w14:textId="0B345B3B" w:rsidR="00B379DA" w:rsidRPr="00BE2236" w:rsidRDefault="37D374BC" w:rsidP="00B9337F">
      <w:pPr>
        <w:jc w:val="center"/>
        <w:rPr>
          <w:rFonts w:ascii="Times New Roman" w:hAnsi="Times New Roman" w:cs="Times New Roman"/>
        </w:rPr>
        <w:sectPr w:rsidR="00B379DA" w:rsidRPr="00BE2236" w:rsidSect="00204880">
          <w:headerReference w:type="default" r:id="rId8"/>
          <w:footerReference w:type="even" r:id="rId9"/>
          <w:footerReference w:type="first" r:id="rId10"/>
          <w:pgSz w:w="11906" w:h="16838" w:code="9"/>
          <w:pgMar w:top="1134" w:right="1134" w:bottom="1134" w:left="2268" w:header="680" w:footer="680" w:gutter="0"/>
          <w:cols w:space="708"/>
          <w:titlePg/>
          <w:docGrid w:linePitch="360"/>
        </w:sectPr>
      </w:pPr>
      <w:r w:rsidRPr="37D374BC">
        <w:rPr>
          <w:rFonts w:ascii="Times New Roman" w:hAnsi="Times New Roman" w:cs="Times New Roman"/>
        </w:rPr>
        <w:t xml:space="preserve">München, den </w:t>
      </w:r>
    </w:p>
    <w:p w14:paraId="609C14E5" w14:textId="77777777" w:rsidR="00C71B85" w:rsidRPr="00BE2236" w:rsidRDefault="00C71B85" w:rsidP="00DC41D9">
      <w:pPr>
        <w:pStyle w:val="Verzeichnisberschrift"/>
        <w:rPr>
          <w:rFonts w:ascii="Times New Roman" w:hAnsi="Times New Roman" w:cs="Times New Roman"/>
        </w:rPr>
      </w:pPr>
      <w:bookmarkStart w:id="0" w:name="_Toc227687121"/>
      <w:bookmarkStart w:id="1" w:name="_Toc293402449"/>
      <w:r w:rsidRPr="00BE2236">
        <w:rPr>
          <w:rFonts w:ascii="Times New Roman" w:hAnsi="Times New Roman" w:cs="Times New Roman"/>
        </w:rPr>
        <w:lastRenderedPageBreak/>
        <w:t>Inhalt</w:t>
      </w:r>
      <w:r w:rsidR="008F20B2" w:rsidRPr="00BE2236">
        <w:rPr>
          <w:rFonts w:ascii="Times New Roman" w:hAnsi="Times New Roman" w:cs="Times New Roman"/>
        </w:rPr>
        <w:t>sverzeichnis</w:t>
      </w:r>
      <w:bookmarkEnd w:id="0"/>
      <w:bookmarkEnd w:id="1"/>
    </w:p>
    <w:p w14:paraId="5EDA8D60" w14:textId="77777777" w:rsidR="0050752A" w:rsidRPr="00BE2236" w:rsidRDefault="0050752A">
      <w:pPr>
        <w:pStyle w:val="Verzeichnis1"/>
        <w:rPr>
          <w:rFonts w:ascii="Times New Roman" w:hAnsi="Times New Roman" w:cs="Times New Roman"/>
        </w:rPr>
      </w:pPr>
    </w:p>
    <w:p w14:paraId="016E8335" w14:textId="77777777" w:rsidR="00135197" w:rsidRPr="00BE2236" w:rsidRDefault="00754695">
      <w:pPr>
        <w:pStyle w:val="Verzeichnis1"/>
        <w:rPr>
          <w:rFonts w:ascii="Times New Roman" w:hAnsi="Times New Roman" w:cs="Times New Roman"/>
          <w:noProof/>
          <w:sz w:val="22"/>
          <w:szCs w:val="22"/>
        </w:rPr>
      </w:pPr>
      <w:r w:rsidRPr="00BE2236">
        <w:rPr>
          <w:rFonts w:ascii="Times New Roman" w:hAnsi="Times New Roman" w:cs="Times New Roman"/>
        </w:rPr>
        <w:fldChar w:fldCharType="begin"/>
      </w:r>
      <w:r w:rsidRPr="00BE2236">
        <w:rPr>
          <w:rFonts w:ascii="Times New Roman" w:hAnsi="Times New Roman" w:cs="Times New Roman"/>
        </w:rPr>
        <w:instrText xml:space="preserve"> TOC \o "1-3" \h \z \u </w:instrText>
      </w:r>
      <w:r w:rsidRPr="00BE2236">
        <w:rPr>
          <w:rFonts w:ascii="Times New Roman" w:hAnsi="Times New Roman" w:cs="Times New Roman"/>
        </w:rPr>
        <w:fldChar w:fldCharType="separate"/>
      </w:r>
      <w:hyperlink w:anchor="_Toc293402449" w:history="1">
        <w:r w:rsidR="00135197" w:rsidRPr="00BE2236">
          <w:rPr>
            <w:rStyle w:val="Hyperlink"/>
            <w:rFonts w:ascii="Times New Roman" w:hAnsi="Times New Roman" w:cs="Times New Roman"/>
            <w:noProof/>
          </w:rPr>
          <w:t>Inhaltsverzeichnis</w:t>
        </w:r>
        <w:r w:rsidR="00135197" w:rsidRPr="00BE2236">
          <w:rPr>
            <w:rFonts w:ascii="Times New Roman" w:hAnsi="Times New Roman" w:cs="Times New Roman"/>
            <w:noProof/>
            <w:webHidden/>
          </w:rPr>
          <w:tab/>
        </w:r>
        <w:r w:rsidR="00135197" w:rsidRPr="00BE2236">
          <w:rPr>
            <w:rFonts w:ascii="Times New Roman" w:hAnsi="Times New Roman" w:cs="Times New Roman"/>
            <w:noProof/>
            <w:webHidden/>
          </w:rPr>
          <w:fldChar w:fldCharType="begin"/>
        </w:r>
        <w:r w:rsidR="00135197" w:rsidRPr="00BE2236">
          <w:rPr>
            <w:rFonts w:ascii="Times New Roman" w:hAnsi="Times New Roman" w:cs="Times New Roman"/>
            <w:noProof/>
            <w:webHidden/>
          </w:rPr>
          <w:instrText xml:space="preserve"> PAGEREF _Toc293402449 \h </w:instrText>
        </w:r>
        <w:r w:rsidR="00135197" w:rsidRPr="00BE2236">
          <w:rPr>
            <w:rFonts w:ascii="Times New Roman" w:hAnsi="Times New Roman" w:cs="Times New Roman"/>
            <w:noProof/>
            <w:webHidden/>
          </w:rPr>
        </w:r>
        <w:r w:rsidR="00135197" w:rsidRPr="00BE2236">
          <w:rPr>
            <w:rFonts w:ascii="Times New Roman" w:hAnsi="Times New Roman" w:cs="Times New Roman"/>
            <w:noProof/>
            <w:webHidden/>
          </w:rPr>
          <w:fldChar w:fldCharType="separate"/>
        </w:r>
        <w:r w:rsidR="000D3BE6" w:rsidRPr="00BE2236">
          <w:rPr>
            <w:rFonts w:ascii="Times New Roman" w:hAnsi="Times New Roman" w:cs="Times New Roman"/>
            <w:noProof/>
            <w:webHidden/>
          </w:rPr>
          <w:t>2</w:t>
        </w:r>
        <w:r w:rsidR="00135197" w:rsidRPr="00BE2236">
          <w:rPr>
            <w:rFonts w:ascii="Times New Roman" w:hAnsi="Times New Roman" w:cs="Times New Roman"/>
            <w:noProof/>
            <w:webHidden/>
          </w:rPr>
          <w:fldChar w:fldCharType="end"/>
        </w:r>
      </w:hyperlink>
    </w:p>
    <w:p w14:paraId="07AC27E1" w14:textId="77777777" w:rsidR="00135197" w:rsidRPr="00BE2236" w:rsidRDefault="00000000">
      <w:pPr>
        <w:pStyle w:val="Verzeichnis1"/>
        <w:rPr>
          <w:rFonts w:ascii="Times New Roman" w:hAnsi="Times New Roman" w:cs="Times New Roman"/>
          <w:noProof/>
          <w:sz w:val="22"/>
          <w:szCs w:val="22"/>
        </w:rPr>
      </w:pPr>
      <w:hyperlink w:anchor="_Toc293402450" w:history="1">
        <w:r w:rsidR="00135197" w:rsidRPr="00BE2236">
          <w:rPr>
            <w:rStyle w:val="Hyperlink"/>
            <w:rFonts w:ascii="Times New Roman" w:hAnsi="Times New Roman" w:cs="Times New Roman"/>
            <w:noProof/>
          </w:rPr>
          <w:t>Tabellenverzeichnis</w:t>
        </w:r>
        <w:r w:rsidR="00135197" w:rsidRPr="00BE2236">
          <w:rPr>
            <w:rFonts w:ascii="Times New Roman" w:hAnsi="Times New Roman" w:cs="Times New Roman"/>
            <w:noProof/>
            <w:webHidden/>
          </w:rPr>
          <w:tab/>
        </w:r>
        <w:r w:rsidR="00135197" w:rsidRPr="00BE2236">
          <w:rPr>
            <w:rFonts w:ascii="Times New Roman" w:hAnsi="Times New Roman" w:cs="Times New Roman"/>
            <w:noProof/>
            <w:webHidden/>
          </w:rPr>
          <w:fldChar w:fldCharType="begin"/>
        </w:r>
        <w:r w:rsidR="00135197" w:rsidRPr="00BE2236">
          <w:rPr>
            <w:rFonts w:ascii="Times New Roman" w:hAnsi="Times New Roman" w:cs="Times New Roman"/>
            <w:noProof/>
            <w:webHidden/>
          </w:rPr>
          <w:instrText xml:space="preserve"> PAGEREF _Toc293402450 \h </w:instrText>
        </w:r>
        <w:r w:rsidR="00135197" w:rsidRPr="00BE2236">
          <w:rPr>
            <w:rFonts w:ascii="Times New Roman" w:hAnsi="Times New Roman" w:cs="Times New Roman"/>
            <w:noProof/>
            <w:webHidden/>
          </w:rPr>
        </w:r>
        <w:r w:rsidR="00135197" w:rsidRPr="00BE2236">
          <w:rPr>
            <w:rFonts w:ascii="Times New Roman" w:hAnsi="Times New Roman" w:cs="Times New Roman"/>
            <w:noProof/>
            <w:webHidden/>
          </w:rPr>
          <w:fldChar w:fldCharType="separate"/>
        </w:r>
        <w:r w:rsidR="000D3BE6" w:rsidRPr="00BE2236">
          <w:rPr>
            <w:rFonts w:ascii="Times New Roman" w:hAnsi="Times New Roman" w:cs="Times New Roman"/>
            <w:noProof/>
            <w:webHidden/>
          </w:rPr>
          <w:t>2</w:t>
        </w:r>
        <w:r w:rsidR="00135197" w:rsidRPr="00BE2236">
          <w:rPr>
            <w:rFonts w:ascii="Times New Roman" w:hAnsi="Times New Roman" w:cs="Times New Roman"/>
            <w:noProof/>
            <w:webHidden/>
          </w:rPr>
          <w:fldChar w:fldCharType="end"/>
        </w:r>
      </w:hyperlink>
    </w:p>
    <w:p w14:paraId="728288E0" w14:textId="77777777" w:rsidR="00135197" w:rsidRPr="00BE2236" w:rsidRDefault="00000000">
      <w:pPr>
        <w:pStyle w:val="Verzeichnis1"/>
        <w:rPr>
          <w:rFonts w:ascii="Times New Roman" w:hAnsi="Times New Roman" w:cs="Times New Roman"/>
          <w:noProof/>
          <w:sz w:val="22"/>
          <w:szCs w:val="22"/>
        </w:rPr>
      </w:pPr>
      <w:hyperlink w:anchor="_Toc293402451" w:history="1">
        <w:r w:rsidR="00135197" w:rsidRPr="00BE2236">
          <w:rPr>
            <w:rStyle w:val="Hyperlink"/>
            <w:rFonts w:ascii="Times New Roman" w:hAnsi="Times New Roman" w:cs="Times New Roman"/>
            <w:noProof/>
          </w:rPr>
          <w:t>Abbildungsverzeichnis</w:t>
        </w:r>
        <w:r w:rsidR="00135197" w:rsidRPr="00BE2236">
          <w:rPr>
            <w:rFonts w:ascii="Times New Roman" w:hAnsi="Times New Roman" w:cs="Times New Roman"/>
            <w:noProof/>
            <w:webHidden/>
          </w:rPr>
          <w:tab/>
        </w:r>
        <w:r w:rsidR="00135197" w:rsidRPr="00BE2236">
          <w:rPr>
            <w:rFonts w:ascii="Times New Roman" w:hAnsi="Times New Roman" w:cs="Times New Roman"/>
            <w:noProof/>
            <w:webHidden/>
          </w:rPr>
          <w:fldChar w:fldCharType="begin"/>
        </w:r>
        <w:r w:rsidR="00135197" w:rsidRPr="00BE2236">
          <w:rPr>
            <w:rFonts w:ascii="Times New Roman" w:hAnsi="Times New Roman" w:cs="Times New Roman"/>
            <w:noProof/>
            <w:webHidden/>
          </w:rPr>
          <w:instrText xml:space="preserve"> PAGEREF _Toc293402451 \h </w:instrText>
        </w:r>
        <w:r w:rsidR="00135197" w:rsidRPr="00BE2236">
          <w:rPr>
            <w:rFonts w:ascii="Times New Roman" w:hAnsi="Times New Roman" w:cs="Times New Roman"/>
            <w:noProof/>
            <w:webHidden/>
          </w:rPr>
        </w:r>
        <w:r w:rsidR="00135197" w:rsidRPr="00BE2236">
          <w:rPr>
            <w:rFonts w:ascii="Times New Roman" w:hAnsi="Times New Roman" w:cs="Times New Roman"/>
            <w:noProof/>
            <w:webHidden/>
          </w:rPr>
          <w:fldChar w:fldCharType="separate"/>
        </w:r>
        <w:r w:rsidR="000D3BE6" w:rsidRPr="00BE2236">
          <w:rPr>
            <w:rFonts w:ascii="Times New Roman" w:hAnsi="Times New Roman" w:cs="Times New Roman"/>
            <w:noProof/>
            <w:webHidden/>
          </w:rPr>
          <w:t>2</w:t>
        </w:r>
        <w:r w:rsidR="00135197" w:rsidRPr="00BE2236">
          <w:rPr>
            <w:rFonts w:ascii="Times New Roman" w:hAnsi="Times New Roman" w:cs="Times New Roman"/>
            <w:noProof/>
            <w:webHidden/>
          </w:rPr>
          <w:fldChar w:fldCharType="end"/>
        </w:r>
      </w:hyperlink>
    </w:p>
    <w:p w14:paraId="14C9F02D" w14:textId="77777777" w:rsidR="00135197" w:rsidRPr="00BE2236" w:rsidRDefault="00000000">
      <w:pPr>
        <w:pStyle w:val="Verzeichnis1"/>
        <w:rPr>
          <w:rFonts w:ascii="Times New Roman" w:hAnsi="Times New Roman" w:cs="Times New Roman"/>
          <w:noProof/>
          <w:sz w:val="22"/>
          <w:szCs w:val="22"/>
        </w:rPr>
      </w:pPr>
      <w:hyperlink w:anchor="_Toc293402452" w:history="1">
        <w:r w:rsidR="00135197" w:rsidRPr="00BE2236">
          <w:rPr>
            <w:rStyle w:val="Hyperlink"/>
            <w:rFonts w:ascii="Times New Roman" w:hAnsi="Times New Roman" w:cs="Times New Roman"/>
            <w:noProof/>
          </w:rPr>
          <w:t>1</w:t>
        </w:r>
        <w:r w:rsidR="00135197" w:rsidRPr="00BE2236">
          <w:rPr>
            <w:rFonts w:ascii="Times New Roman" w:hAnsi="Times New Roman" w:cs="Times New Roman"/>
            <w:noProof/>
            <w:sz w:val="22"/>
            <w:szCs w:val="22"/>
          </w:rPr>
          <w:tab/>
        </w:r>
        <w:r w:rsidR="00135197" w:rsidRPr="00BE2236">
          <w:rPr>
            <w:rStyle w:val="Hyperlink"/>
            <w:rFonts w:ascii="Times New Roman" w:hAnsi="Times New Roman" w:cs="Times New Roman"/>
            <w:noProof/>
          </w:rPr>
          <w:t>Abbildungs- und Tabellenbeschriftungen</w:t>
        </w:r>
        <w:r w:rsidR="00135197" w:rsidRPr="00BE2236">
          <w:rPr>
            <w:rFonts w:ascii="Times New Roman" w:hAnsi="Times New Roman" w:cs="Times New Roman"/>
            <w:noProof/>
            <w:webHidden/>
          </w:rPr>
          <w:tab/>
        </w:r>
        <w:r w:rsidR="00135197" w:rsidRPr="00BE2236">
          <w:rPr>
            <w:rFonts w:ascii="Times New Roman" w:hAnsi="Times New Roman" w:cs="Times New Roman"/>
            <w:noProof/>
            <w:webHidden/>
          </w:rPr>
          <w:fldChar w:fldCharType="begin"/>
        </w:r>
        <w:r w:rsidR="00135197" w:rsidRPr="00BE2236">
          <w:rPr>
            <w:rFonts w:ascii="Times New Roman" w:hAnsi="Times New Roman" w:cs="Times New Roman"/>
            <w:noProof/>
            <w:webHidden/>
          </w:rPr>
          <w:instrText xml:space="preserve"> PAGEREF _Toc293402452 \h </w:instrText>
        </w:r>
        <w:r w:rsidR="00135197" w:rsidRPr="00BE2236">
          <w:rPr>
            <w:rFonts w:ascii="Times New Roman" w:hAnsi="Times New Roman" w:cs="Times New Roman"/>
            <w:noProof/>
            <w:webHidden/>
          </w:rPr>
        </w:r>
        <w:r w:rsidR="00135197" w:rsidRPr="00BE2236">
          <w:rPr>
            <w:rFonts w:ascii="Times New Roman" w:hAnsi="Times New Roman" w:cs="Times New Roman"/>
            <w:noProof/>
            <w:webHidden/>
          </w:rPr>
          <w:fldChar w:fldCharType="separate"/>
        </w:r>
        <w:r w:rsidR="000D3BE6" w:rsidRPr="00BE2236">
          <w:rPr>
            <w:rFonts w:ascii="Times New Roman" w:hAnsi="Times New Roman" w:cs="Times New Roman"/>
            <w:noProof/>
            <w:webHidden/>
          </w:rPr>
          <w:t>2</w:t>
        </w:r>
        <w:r w:rsidR="00135197" w:rsidRPr="00BE2236">
          <w:rPr>
            <w:rFonts w:ascii="Times New Roman" w:hAnsi="Times New Roman" w:cs="Times New Roman"/>
            <w:noProof/>
            <w:webHidden/>
          </w:rPr>
          <w:fldChar w:fldCharType="end"/>
        </w:r>
      </w:hyperlink>
    </w:p>
    <w:p w14:paraId="220FB4B5" w14:textId="77777777" w:rsidR="00135197" w:rsidRPr="00BE2236" w:rsidRDefault="00000000">
      <w:pPr>
        <w:pStyle w:val="Verzeichnis1"/>
        <w:rPr>
          <w:rFonts w:ascii="Times New Roman" w:hAnsi="Times New Roman" w:cs="Times New Roman"/>
          <w:noProof/>
          <w:sz w:val="22"/>
          <w:szCs w:val="22"/>
        </w:rPr>
      </w:pPr>
      <w:hyperlink w:anchor="_Toc293402453" w:history="1">
        <w:r w:rsidR="00135197" w:rsidRPr="00BE2236">
          <w:rPr>
            <w:rStyle w:val="Hyperlink"/>
            <w:rFonts w:ascii="Times New Roman" w:hAnsi="Times New Roman" w:cs="Times New Roman"/>
            <w:noProof/>
          </w:rPr>
          <w:t>2</w:t>
        </w:r>
        <w:r w:rsidR="00135197" w:rsidRPr="00BE2236">
          <w:rPr>
            <w:rFonts w:ascii="Times New Roman" w:hAnsi="Times New Roman" w:cs="Times New Roman"/>
            <w:noProof/>
            <w:sz w:val="22"/>
            <w:szCs w:val="22"/>
          </w:rPr>
          <w:tab/>
        </w:r>
        <w:r w:rsidR="00135197" w:rsidRPr="00BE2236">
          <w:rPr>
            <w:rStyle w:val="Hyperlink"/>
            <w:rFonts w:ascii="Times New Roman" w:hAnsi="Times New Roman" w:cs="Times New Roman"/>
            <w:noProof/>
          </w:rPr>
          <w:t>Beispiel für Überschriften erster Ebene</w:t>
        </w:r>
        <w:r w:rsidR="00135197" w:rsidRPr="00BE2236">
          <w:rPr>
            <w:rFonts w:ascii="Times New Roman" w:hAnsi="Times New Roman" w:cs="Times New Roman"/>
            <w:noProof/>
            <w:webHidden/>
          </w:rPr>
          <w:tab/>
        </w:r>
        <w:r w:rsidR="00135197" w:rsidRPr="00BE2236">
          <w:rPr>
            <w:rFonts w:ascii="Times New Roman" w:hAnsi="Times New Roman" w:cs="Times New Roman"/>
            <w:noProof/>
            <w:webHidden/>
          </w:rPr>
          <w:fldChar w:fldCharType="begin"/>
        </w:r>
        <w:r w:rsidR="00135197" w:rsidRPr="00BE2236">
          <w:rPr>
            <w:rFonts w:ascii="Times New Roman" w:hAnsi="Times New Roman" w:cs="Times New Roman"/>
            <w:noProof/>
            <w:webHidden/>
          </w:rPr>
          <w:instrText xml:space="preserve"> PAGEREF _Toc293402453 \h </w:instrText>
        </w:r>
        <w:r w:rsidR="00135197" w:rsidRPr="00BE2236">
          <w:rPr>
            <w:rFonts w:ascii="Times New Roman" w:hAnsi="Times New Roman" w:cs="Times New Roman"/>
            <w:noProof/>
            <w:webHidden/>
          </w:rPr>
        </w:r>
        <w:r w:rsidR="00135197" w:rsidRPr="00BE2236">
          <w:rPr>
            <w:rFonts w:ascii="Times New Roman" w:hAnsi="Times New Roman" w:cs="Times New Roman"/>
            <w:noProof/>
            <w:webHidden/>
          </w:rPr>
          <w:fldChar w:fldCharType="separate"/>
        </w:r>
        <w:r w:rsidR="000D3BE6" w:rsidRPr="00BE2236">
          <w:rPr>
            <w:rFonts w:ascii="Times New Roman" w:hAnsi="Times New Roman" w:cs="Times New Roman"/>
            <w:noProof/>
            <w:webHidden/>
          </w:rPr>
          <w:t>2</w:t>
        </w:r>
        <w:r w:rsidR="00135197" w:rsidRPr="00BE2236">
          <w:rPr>
            <w:rFonts w:ascii="Times New Roman" w:hAnsi="Times New Roman" w:cs="Times New Roman"/>
            <w:noProof/>
            <w:webHidden/>
          </w:rPr>
          <w:fldChar w:fldCharType="end"/>
        </w:r>
      </w:hyperlink>
    </w:p>
    <w:p w14:paraId="4F944CBC" w14:textId="77777777" w:rsidR="00135197" w:rsidRPr="00BE2236" w:rsidRDefault="00000000">
      <w:pPr>
        <w:pStyle w:val="Verzeichnis2"/>
        <w:rPr>
          <w:rFonts w:ascii="Times New Roman" w:hAnsi="Times New Roman" w:cs="Times New Roman"/>
          <w:sz w:val="22"/>
          <w:szCs w:val="22"/>
        </w:rPr>
      </w:pPr>
      <w:hyperlink w:anchor="_Toc293402454" w:history="1">
        <w:r w:rsidR="00135197" w:rsidRPr="00BE2236">
          <w:rPr>
            <w:rStyle w:val="Hyperlink"/>
            <w:rFonts w:ascii="Times New Roman" w:hAnsi="Times New Roman" w:cs="Times New Roman"/>
          </w:rPr>
          <w:t>2.1</w:t>
        </w:r>
        <w:r w:rsidR="00135197" w:rsidRPr="00BE2236">
          <w:rPr>
            <w:rFonts w:ascii="Times New Roman" w:hAnsi="Times New Roman" w:cs="Times New Roman"/>
            <w:sz w:val="22"/>
            <w:szCs w:val="22"/>
          </w:rPr>
          <w:tab/>
        </w:r>
        <w:r w:rsidR="00135197" w:rsidRPr="00BE2236">
          <w:rPr>
            <w:rStyle w:val="Hyperlink"/>
            <w:rFonts w:ascii="Times New Roman" w:hAnsi="Times New Roman" w:cs="Times New Roman"/>
          </w:rPr>
          <w:t>Beispiel für Überschriften zweiter Ebene</w:t>
        </w:r>
        <w:r w:rsidR="00135197" w:rsidRPr="00BE2236">
          <w:rPr>
            <w:rFonts w:ascii="Times New Roman" w:hAnsi="Times New Roman" w:cs="Times New Roman"/>
            <w:webHidden/>
          </w:rPr>
          <w:tab/>
        </w:r>
        <w:r w:rsidR="00135197" w:rsidRPr="00BE2236">
          <w:rPr>
            <w:rFonts w:ascii="Times New Roman" w:hAnsi="Times New Roman" w:cs="Times New Roman"/>
            <w:webHidden/>
          </w:rPr>
          <w:fldChar w:fldCharType="begin"/>
        </w:r>
        <w:r w:rsidR="00135197" w:rsidRPr="00BE2236">
          <w:rPr>
            <w:rFonts w:ascii="Times New Roman" w:hAnsi="Times New Roman" w:cs="Times New Roman"/>
            <w:webHidden/>
          </w:rPr>
          <w:instrText xml:space="preserve"> PAGEREF _Toc293402454 \h </w:instrText>
        </w:r>
        <w:r w:rsidR="00135197" w:rsidRPr="00BE2236">
          <w:rPr>
            <w:rFonts w:ascii="Times New Roman" w:hAnsi="Times New Roman" w:cs="Times New Roman"/>
            <w:webHidden/>
          </w:rPr>
        </w:r>
        <w:r w:rsidR="00135197" w:rsidRPr="00BE2236">
          <w:rPr>
            <w:rFonts w:ascii="Times New Roman" w:hAnsi="Times New Roman" w:cs="Times New Roman"/>
            <w:webHidden/>
          </w:rPr>
          <w:fldChar w:fldCharType="separate"/>
        </w:r>
        <w:r w:rsidR="000D3BE6" w:rsidRPr="00BE2236">
          <w:rPr>
            <w:rFonts w:ascii="Times New Roman" w:hAnsi="Times New Roman" w:cs="Times New Roman"/>
            <w:webHidden/>
          </w:rPr>
          <w:t>2</w:t>
        </w:r>
        <w:r w:rsidR="00135197" w:rsidRPr="00BE2236">
          <w:rPr>
            <w:rFonts w:ascii="Times New Roman" w:hAnsi="Times New Roman" w:cs="Times New Roman"/>
            <w:webHidden/>
          </w:rPr>
          <w:fldChar w:fldCharType="end"/>
        </w:r>
      </w:hyperlink>
    </w:p>
    <w:p w14:paraId="07509EFE" w14:textId="77777777" w:rsidR="00135197" w:rsidRPr="00BE2236" w:rsidRDefault="00000000">
      <w:pPr>
        <w:pStyle w:val="Verzeichnis3"/>
        <w:rPr>
          <w:rFonts w:ascii="Times New Roman" w:hAnsi="Times New Roman" w:cs="Times New Roman"/>
          <w:sz w:val="22"/>
          <w:szCs w:val="22"/>
        </w:rPr>
      </w:pPr>
      <w:hyperlink w:anchor="_Toc293402455" w:history="1">
        <w:r w:rsidR="00135197" w:rsidRPr="00BE2236">
          <w:rPr>
            <w:rStyle w:val="Hyperlink"/>
            <w:rFonts w:ascii="Times New Roman" w:hAnsi="Times New Roman" w:cs="Times New Roman"/>
          </w:rPr>
          <w:t>2.1.1</w:t>
        </w:r>
        <w:r w:rsidR="00135197" w:rsidRPr="00BE2236">
          <w:rPr>
            <w:rFonts w:ascii="Times New Roman" w:hAnsi="Times New Roman" w:cs="Times New Roman"/>
            <w:sz w:val="22"/>
            <w:szCs w:val="22"/>
          </w:rPr>
          <w:tab/>
        </w:r>
        <w:r w:rsidR="00135197" w:rsidRPr="00BE2236">
          <w:rPr>
            <w:rStyle w:val="Hyperlink"/>
            <w:rFonts w:ascii="Times New Roman" w:hAnsi="Times New Roman" w:cs="Times New Roman"/>
          </w:rPr>
          <w:t>Beispiel für Überschriften dritter Ebene</w:t>
        </w:r>
        <w:r w:rsidR="00135197" w:rsidRPr="00BE2236">
          <w:rPr>
            <w:rFonts w:ascii="Times New Roman" w:hAnsi="Times New Roman" w:cs="Times New Roman"/>
            <w:webHidden/>
          </w:rPr>
          <w:tab/>
        </w:r>
        <w:r w:rsidR="00135197" w:rsidRPr="00BE2236">
          <w:rPr>
            <w:rFonts w:ascii="Times New Roman" w:hAnsi="Times New Roman" w:cs="Times New Roman"/>
            <w:webHidden/>
          </w:rPr>
          <w:fldChar w:fldCharType="begin"/>
        </w:r>
        <w:r w:rsidR="00135197" w:rsidRPr="00BE2236">
          <w:rPr>
            <w:rFonts w:ascii="Times New Roman" w:hAnsi="Times New Roman" w:cs="Times New Roman"/>
            <w:webHidden/>
          </w:rPr>
          <w:instrText xml:space="preserve"> PAGEREF _Toc293402455 \h </w:instrText>
        </w:r>
        <w:r w:rsidR="00135197" w:rsidRPr="00BE2236">
          <w:rPr>
            <w:rFonts w:ascii="Times New Roman" w:hAnsi="Times New Roman" w:cs="Times New Roman"/>
            <w:webHidden/>
          </w:rPr>
        </w:r>
        <w:r w:rsidR="00135197" w:rsidRPr="00BE2236">
          <w:rPr>
            <w:rFonts w:ascii="Times New Roman" w:hAnsi="Times New Roman" w:cs="Times New Roman"/>
            <w:webHidden/>
          </w:rPr>
          <w:fldChar w:fldCharType="separate"/>
        </w:r>
        <w:r w:rsidR="000D3BE6" w:rsidRPr="00BE2236">
          <w:rPr>
            <w:rFonts w:ascii="Times New Roman" w:hAnsi="Times New Roman" w:cs="Times New Roman"/>
            <w:webHidden/>
          </w:rPr>
          <w:t>2</w:t>
        </w:r>
        <w:r w:rsidR="00135197" w:rsidRPr="00BE2236">
          <w:rPr>
            <w:rFonts w:ascii="Times New Roman" w:hAnsi="Times New Roman" w:cs="Times New Roman"/>
            <w:webHidden/>
          </w:rPr>
          <w:fldChar w:fldCharType="end"/>
        </w:r>
      </w:hyperlink>
    </w:p>
    <w:p w14:paraId="3AF02FD2" w14:textId="77777777" w:rsidR="00135197" w:rsidRPr="00BE2236" w:rsidRDefault="00000000">
      <w:pPr>
        <w:pStyle w:val="Verzeichnis1"/>
        <w:rPr>
          <w:rFonts w:ascii="Times New Roman" w:hAnsi="Times New Roman" w:cs="Times New Roman"/>
          <w:noProof/>
          <w:sz w:val="22"/>
          <w:szCs w:val="22"/>
        </w:rPr>
      </w:pPr>
      <w:hyperlink w:anchor="_Toc293402456" w:history="1">
        <w:r w:rsidR="00135197" w:rsidRPr="00BE2236">
          <w:rPr>
            <w:rStyle w:val="Hyperlink"/>
            <w:rFonts w:ascii="Times New Roman" w:hAnsi="Times New Roman" w:cs="Times New Roman"/>
            <w:noProof/>
          </w:rPr>
          <w:t>3</w:t>
        </w:r>
        <w:r w:rsidR="00135197" w:rsidRPr="00BE2236">
          <w:rPr>
            <w:rFonts w:ascii="Times New Roman" w:hAnsi="Times New Roman" w:cs="Times New Roman"/>
            <w:noProof/>
            <w:sz w:val="22"/>
            <w:szCs w:val="22"/>
          </w:rPr>
          <w:tab/>
        </w:r>
        <w:r w:rsidR="00135197" w:rsidRPr="00BE2236">
          <w:rPr>
            <w:rStyle w:val="Hyperlink"/>
            <w:rFonts w:ascii="Times New Roman" w:hAnsi="Times New Roman" w:cs="Times New Roman"/>
            <w:noProof/>
          </w:rPr>
          <w:t>Verwendung von Literaturquellen</w:t>
        </w:r>
        <w:r w:rsidR="00135197" w:rsidRPr="00BE2236">
          <w:rPr>
            <w:rFonts w:ascii="Times New Roman" w:hAnsi="Times New Roman" w:cs="Times New Roman"/>
            <w:noProof/>
            <w:webHidden/>
          </w:rPr>
          <w:tab/>
        </w:r>
        <w:r w:rsidR="00135197" w:rsidRPr="00BE2236">
          <w:rPr>
            <w:rFonts w:ascii="Times New Roman" w:hAnsi="Times New Roman" w:cs="Times New Roman"/>
            <w:noProof/>
            <w:webHidden/>
          </w:rPr>
          <w:fldChar w:fldCharType="begin"/>
        </w:r>
        <w:r w:rsidR="00135197" w:rsidRPr="00BE2236">
          <w:rPr>
            <w:rFonts w:ascii="Times New Roman" w:hAnsi="Times New Roman" w:cs="Times New Roman"/>
            <w:noProof/>
            <w:webHidden/>
          </w:rPr>
          <w:instrText xml:space="preserve"> PAGEREF _Toc293402456 \h </w:instrText>
        </w:r>
        <w:r w:rsidR="00135197" w:rsidRPr="00BE2236">
          <w:rPr>
            <w:rFonts w:ascii="Times New Roman" w:hAnsi="Times New Roman" w:cs="Times New Roman"/>
            <w:noProof/>
            <w:webHidden/>
          </w:rPr>
        </w:r>
        <w:r w:rsidR="00135197" w:rsidRPr="00BE2236">
          <w:rPr>
            <w:rFonts w:ascii="Times New Roman" w:hAnsi="Times New Roman" w:cs="Times New Roman"/>
            <w:noProof/>
            <w:webHidden/>
          </w:rPr>
          <w:fldChar w:fldCharType="separate"/>
        </w:r>
        <w:r w:rsidR="000D3BE6" w:rsidRPr="00BE2236">
          <w:rPr>
            <w:rFonts w:ascii="Times New Roman" w:hAnsi="Times New Roman" w:cs="Times New Roman"/>
            <w:noProof/>
            <w:webHidden/>
          </w:rPr>
          <w:t>2</w:t>
        </w:r>
        <w:r w:rsidR="00135197" w:rsidRPr="00BE2236">
          <w:rPr>
            <w:rFonts w:ascii="Times New Roman" w:hAnsi="Times New Roman" w:cs="Times New Roman"/>
            <w:noProof/>
            <w:webHidden/>
          </w:rPr>
          <w:fldChar w:fldCharType="end"/>
        </w:r>
      </w:hyperlink>
    </w:p>
    <w:p w14:paraId="2B6751F3" w14:textId="77777777" w:rsidR="00135197" w:rsidRPr="00BE2236" w:rsidRDefault="00000000">
      <w:pPr>
        <w:pStyle w:val="Verzeichnis1"/>
        <w:rPr>
          <w:rFonts w:ascii="Times New Roman" w:hAnsi="Times New Roman" w:cs="Times New Roman"/>
          <w:noProof/>
          <w:sz w:val="22"/>
          <w:szCs w:val="22"/>
        </w:rPr>
      </w:pPr>
      <w:hyperlink w:anchor="_Toc293402457" w:history="1">
        <w:r w:rsidR="00135197" w:rsidRPr="00BE2236">
          <w:rPr>
            <w:rStyle w:val="Hyperlink"/>
            <w:rFonts w:ascii="Times New Roman" w:hAnsi="Times New Roman" w:cs="Times New Roman"/>
            <w:noProof/>
          </w:rPr>
          <w:t>Literaturverzeichnis</w:t>
        </w:r>
        <w:r w:rsidR="00135197" w:rsidRPr="00BE2236">
          <w:rPr>
            <w:rFonts w:ascii="Times New Roman" w:hAnsi="Times New Roman" w:cs="Times New Roman"/>
            <w:noProof/>
            <w:webHidden/>
          </w:rPr>
          <w:tab/>
        </w:r>
        <w:r w:rsidR="00135197" w:rsidRPr="00BE2236">
          <w:rPr>
            <w:rFonts w:ascii="Times New Roman" w:hAnsi="Times New Roman" w:cs="Times New Roman"/>
            <w:noProof/>
            <w:webHidden/>
          </w:rPr>
          <w:fldChar w:fldCharType="begin"/>
        </w:r>
        <w:r w:rsidR="00135197" w:rsidRPr="00BE2236">
          <w:rPr>
            <w:rFonts w:ascii="Times New Roman" w:hAnsi="Times New Roman" w:cs="Times New Roman"/>
            <w:noProof/>
            <w:webHidden/>
          </w:rPr>
          <w:instrText xml:space="preserve"> PAGEREF _Toc293402457 \h </w:instrText>
        </w:r>
        <w:r w:rsidR="00135197" w:rsidRPr="00BE2236">
          <w:rPr>
            <w:rFonts w:ascii="Times New Roman" w:hAnsi="Times New Roman" w:cs="Times New Roman"/>
            <w:noProof/>
            <w:webHidden/>
          </w:rPr>
        </w:r>
        <w:r w:rsidR="00135197" w:rsidRPr="00BE2236">
          <w:rPr>
            <w:rFonts w:ascii="Times New Roman" w:hAnsi="Times New Roman" w:cs="Times New Roman"/>
            <w:noProof/>
            <w:webHidden/>
          </w:rPr>
          <w:fldChar w:fldCharType="separate"/>
        </w:r>
        <w:r w:rsidR="000D3BE6" w:rsidRPr="00BE2236">
          <w:rPr>
            <w:rFonts w:ascii="Times New Roman" w:hAnsi="Times New Roman" w:cs="Times New Roman"/>
            <w:noProof/>
            <w:webHidden/>
          </w:rPr>
          <w:t>2</w:t>
        </w:r>
        <w:r w:rsidR="00135197" w:rsidRPr="00BE2236">
          <w:rPr>
            <w:rFonts w:ascii="Times New Roman" w:hAnsi="Times New Roman" w:cs="Times New Roman"/>
            <w:noProof/>
            <w:webHidden/>
          </w:rPr>
          <w:fldChar w:fldCharType="end"/>
        </w:r>
      </w:hyperlink>
    </w:p>
    <w:p w14:paraId="35BF95C5" w14:textId="77777777" w:rsidR="00135197" w:rsidRPr="00BE2236" w:rsidRDefault="00000000">
      <w:pPr>
        <w:pStyle w:val="Verzeichnis1"/>
        <w:rPr>
          <w:rFonts w:ascii="Times New Roman" w:hAnsi="Times New Roman" w:cs="Times New Roman"/>
          <w:noProof/>
          <w:sz w:val="22"/>
          <w:szCs w:val="22"/>
        </w:rPr>
      </w:pPr>
      <w:hyperlink w:anchor="_Toc293402458" w:history="1">
        <w:r w:rsidR="00135197" w:rsidRPr="00BE2236">
          <w:rPr>
            <w:rStyle w:val="Hyperlink"/>
            <w:rFonts w:ascii="Times New Roman" w:hAnsi="Times New Roman" w:cs="Times New Roman"/>
            <w:noProof/>
          </w:rPr>
          <w:t>Anhang</w:t>
        </w:r>
        <w:r w:rsidR="00135197" w:rsidRPr="00BE2236">
          <w:rPr>
            <w:rFonts w:ascii="Times New Roman" w:hAnsi="Times New Roman" w:cs="Times New Roman"/>
            <w:noProof/>
            <w:webHidden/>
          </w:rPr>
          <w:tab/>
        </w:r>
        <w:r w:rsidR="00135197" w:rsidRPr="00BE2236">
          <w:rPr>
            <w:rFonts w:ascii="Times New Roman" w:hAnsi="Times New Roman" w:cs="Times New Roman"/>
            <w:noProof/>
            <w:webHidden/>
          </w:rPr>
          <w:fldChar w:fldCharType="begin"/>
        </w:r>
        <w:r w:rsidR="00135197" w:rsidRPr="00BE2236">
          <w:rPr>
            <w:rFonts w:ascii="Times New Roman" w:hAnsi="Times New Roman" w:cs="Times New Roman"/>
            <w:noProof/>
            <w:webHidden/>
          </w:rPr>
          <w:instrText xml:space="preserve"> PAGEREF _Toc293402458 \h </w:instrText>
        </w:r>
        <w:r w:rsidR="00135197" w:rsidRPr="00BE2236">
          <w:rPr>
            <w:rFonts w:ascii="Times New Roman" w:hAnsi="Times New Roman" w:cs="Times New Roman"/>
            <w:noProof/>
            <w:webHidden/>
          </w:rPr>
        </w:r>
        <w:r w:rsidR="00135197" w:rsidRPr="00BE2236">
          <w:rPr>
            <w:rFonts w:ascii="Times New Roman" w:hAnsi="Times New Roman" w:cs="Times New Roman"/>
            <w:noProof/>
            <w:webHidden/>
          </w:rPr>
          <w:fldChar w:fldCharType="separate"/>
        </w:r>
        <w:r w:rsidR="000D3BE6" w:rsidRPr="00BE2236">
          <w:rPr>
            <w:rFonts w:ascii="Times New Roman" w:hAnsi="Times New Roman" w:cs="Times New Roman"/>
            <w:noProof/>
            <w:webHidden/>
          </w:rPr>
          <w:t>2</w:t>
        </w:r>
        <w:r w:rsidR="00135197" w:rsidRPr="00BE2236">
          <w:rPr>
            <w:rFonts w:ascii="Times New Roman" w:hAnsi="Times New Roman" w:cs="Times New Roman"/>
            <w:noProof/>
            <w:webHidden/>
          </w:rPr>
          <w:fldChar w:fldCharType="end"/>
        </w:r>
      </w:hyperlink>
    </w:p>
    <w:p w14:paraId="11E16CC7" w14:textId="77777777" w:rsidR="00C71B85" w:rsidRPr="00BE2236" w:rsidRDefault="00754695" w:rsidP="00DC41D9">
      <w:pPr>
        <w:pStyle w:val="Verzeichnisberschrift"/>
        <w:rPr>
          <w:rFonts w:ascii="Times New Roman" w:hAnsi="Times New Roman" w:cs="Times New Roman"/>
        </w:rPr>
      </w:pPr>
      <w:r w:rsidRPr="00BE2236">
        <w:rPr>
          <w:rFonts w:ascii="Times New Roman" w:hAnsi="Times New Roman" w:cs="Times New Roman"/>
        </w:rPr>
        <w:fldChar w:fldCharType="end"/>
      </w:r>
      <w:r w:rsidR="0035665B" w:rsidRPr="00BE2236">
        <w:rPr>
          <w:rFonts w:ascii="Times New Roman" w:hAnsi="Times New Roman" w:cs="Times New Roman"/>
        </w:rPr>
        <w:br w:type="page"/>
      </w:r>
      <w:bookmarkStart w:id="2" w:name="_Toc227687122"/>
      <w:bookmarkStart w:id="3" w:name="_Toc293402450"/>
      <w:r w:rsidR="008F20B2" w:rsidRPr="00BE2236">
        <w:rPr>
          <w:rFonts w:ascii="Times New Roman" w:hAnsi="Times New Roman" w:cs="Times New Roman"/>
        </w:rPr>
        <w:lastRenderedPageBreak/>
        <w:t>Tabellenverzeichnis</w:t>
      </w:r>
      <w:bookmarkEnd w:id="2"/>
      <w:bookmarkEnd w:id="3"/>
    </w:p>
    <w:bookmarkStart w:id="4" w:name="_Toc194400511"/>
    <w:p w14:paraId="1016C957" w14:textId="77777777" w:rsidR="004A6176" w:rsidRPr="00BE2236" w:rsidRDefault="000B1403">
      <w:pPr>
        <w:pStyle w:val="Abbildungsverzeichnis"/>
        <w:rPr>
          <w:rFonts w:ascii="Times New Roman" w:eastAsiaTheme="minorEastAsia" w:hAnsi="Times New Roman" w:cs="Times New Roman"/>
          <w:sz w:val="22"/>
          <w:szCs w:val="22"/>
        </w:rPr>
      </w:pPr>
      <w:r w:rsidRPr="00BE2236">
        <w:rPr>
          <w:rFonts w:ascii="Times New Roman" w:hAnsi="Times New Roman" w:cs="Times New Roman"/>
        </w:rPr>
        <w:fldChar w:fldCharType="begin"/>
      </w:r>
      <w:r w:rsidRPr="00BE2236">
        <w:rPr>
          <w:rFonts w:ascii="Times New Roman" w:hAnsi="Times New Roman" w:cs="Times New Roman"/>
        </w:rPr>
        <w:instrText xml:space="preserve"> TOC \h \z \c "Tab." </w:instrText>
      </w:r>
      <w:r w:rsidRPr="00BE2236">
        <w:rPr>
          <w:rFonts w:ascii="Times New Roman" w:hAnsi="Times New Roman" w:cs="Times New Roman"/>
        </w:rPr>
        <w:fldChar w:fldCharType="separate"/>
      </w:r>
      <w:hyperlink w:anchor="_Toc436913134" w:history="1">
        <w:r w:rsidR="004A6176" w:rsidRPr="00BE2236">
          <w:rPr>
            <w:rStyle w:val="Hyperlink"/>
            <w:rFonts w:ascii="Times New Roman" w:hAnsi="Times New Roman" w:cs="Times New Roman"/>
          </w:rPr>
          <w:t>Tab. 1</w:t>
        </w:r>
        <w:r w:rsidR="004A6176" w:rsidRPr="00BE2236">
          <w:rPr>
            <w:rStyle w:val="Hyperlink"/>
            <w:rFonts w:ascii="Times New Roman" w:hAnsi="Times New Roman" w:cs="Times New Roman"/>
          </w:rPr>
          <w:noBreakHyphen/>
          <w:t>1: Beschriftung Teil 1</w:t>
        </w:r>
        <w:r w:rsidR="004A6176" w:rsidRPr="00BE2236">
          <w:rPr>
            <w:rFonts w:ascii="Times New Roman" w:hAnsi="Times New Roman" w:cs="Times New Roman"/>
            <w:webHidden/>
          </w:rPr>
          <w:tab/>
        </w:r>
        <w:r w:rsidR="004A6176" w:rsidRPr="00BE2236">
          <w:rPr>
            <w:rFonts w:ascii="Times New Roman" w:hAnsi="Times New Roman" w:cs="Times New Roman"/>
            <w:webHidden/>
          </w:rPr>
          <w:fldChar w:fldCharType="begin"/>
        </w:r>
        <w:r w:rsidR="004A6176" w:rsidRPr="00BE2236">
          <w:rPr>
            <w:rFonts w:ascii="Times New Roman" w:hAnsi="Times New Roman" w:cs="Times New Roman"/>
            <w:webHidden/>
          </w:rPr>
          <w:instrText xml:space="preserve"> PAGEREF _Toc436913134 \h </w:instrText>
        </w:r>
        <w:r w:rsidR="004A6176" w:rsidRPr="00BE2236">
          <w:rPr>
            <w:rFonts w:ascii="Times New Roman" w:hAnsi="Times New Roman" w:cs="Times New Roman"/>
            <w:webHidden/>
          </w:rPr>
        </w:r>
        <w:r w:rsidR="004A6176" w:rsidRPr="00BE2236">
          <w:rPr>
            <w:rFonts w:ascii="Times New Roman" w:hAnsi="Times New Roman" w:cs="Times New Roman"/>
            <w:webHidden/>
          </w:rPr>
          <w:fldChar w:fldCharType="separate"/>
        </w:r>
        <w:r w:rsidR="000D3BE6" w:rsidRPr="00BE2236">
          <w:rPr>
            <w:rFonts w:ascii="Times New Roman" w:hAnsi="Times New Roman" w:cs="Times New Roman"/>
            <w:webHidden/>
          </w:rPr>
          <w:t>2</w:t>
        </w:r>
        <w:r w:rsidR="004A6176" w:rsidRPr="00BE2236">
          <w:rPr>
            <w:rFonts w:ascii="Times New Roman" w:hAnsi="Times New Roman" w:cs="Times New Roman"/>
            <w:webHidden/>
          </w:rPr>
          <w:fldChar w:fldCharType="end"/>
        </w:r>
      </w:hyperlink>
    </w:p>
    <w:p w14:paraId="5536C72D" w14:textId="77777777" w:rsidR="004A6176" w:rsidRPr="00BE2236" w:rsidRDefault="00000000">
      <w:pPr>
        <w:pStyle w:val="Abbildungsverzeichnis"/>
        <w:rPr>
          <w:rFonts w:ascii="Times New Roman" w:eastAsiaTheme="minorEastAsia" w:hAnsi="Times New Roman" w:cs="Times New Roman"/>
          <w:sz w:val="22"/>
          <w:szCs w:val="22"/>
        </w:rPr>
      </w:pPr>
      <w:hyperlink w:anchor="_Toc436913135" w:history="1">
        <w:r w:rsidR="004A6176" w:rsidRPr="00BE2236">
          <w:rPr>
            <w:rStyle w:val="Hyperlink"/>
            <w:rFonts w:ascii="Times New Roman" w:hAnsi="Times New Roman" w:cs="Times New Roman"/>
          </w:rPr>
          <w:t>Tab. 1</w:t>
        </w:r>
        <w:r w:rsidR="004A6176" w:rsidRPr="00BE2236">
          <w:rPr>
            <w:rStyle w:val="Hyperlink"/>
            <w:rFonts w:ascii="Times New Roman" w:hAnsi="Times New Roman" w:cs="Times New Roman"/>
          </w:rPr>
          <w:noBreakHyphen/>
          <w:t>2: Beschriftung Teil 2</w:t>
        </w:r>
        <w:r w:rsidR="004A6176" w:rsidRPr="00BE2236">
          <w:rPr>
            <w:rFonts w:ascii="Times New Roman" w:hAnsi="Times New Roman" w:cs="Times New Roman"/>
            <w:webHidden/>
          </w:rPr>
          <w:tab/>
        </w:r>
        <w:r w:rsidR="004A6176" w:rsidRPr="00BE2236">
          <w:rPr>
            <w:rFonts w:ascii="Times New Roman" w:hAnsi="Times New Roman" w:cs="Times New Roman"/>
            <w:webHidden/>
          </w:rPr>
          <w:fldChar w:fldCharType="begin"/>
        </w:r>
        <w:r w:rsidR="004A6176" w:rsidRPr="00BE2236">
          <w:rPr>
            <w:rFonts w:ascii="Times New Roman" w:hAnsi="Times New Roman" w:cs="Times New Roman"/>
            <w:webHidden/>
          </w:rPr>
          <w:instrText xml:space="preserve"> PAGEREF _Toc436913135 \h </w:instrText>
        </w:r>
        <w:r w:rsidR="004A6176" w:rsidRPr="00BE2236">
          <w:rPr>
            <w:rFonts w:ascii="Times New Roman" w:hAnsi="Times New Roman" w:cs="Times New Roman"/>
            <w:webHidden/>
          </w:rPr>
        </w:r>
        <w:r w:rsidR="004A6176" w:rsidRPr="00BE2236">
          <w:rPr>
            <w:rFonts w:ascii="Times New Roman" w:hAnsi="Times New Roman" w:cs="Times New Roman"/>
            <w:webHidden/>
          </w:rPr>
          <w:fldChar w:fldCharType="separate"/>
        </w:r>
        <w:r w:rsidR="000D3BE6" w:rsidRPr="00BE2236">
          <w:rPr>
            <w:rFonts w:ascii="Times New Roman" w:hAnsi="Times New Roman" w:cs="Times New Roman"/>
            <w:webHidden/>
          </w:rPr>
          <w:t>2</w:t>
        </w:r>
        <w:r w:rsidR="004A6176" w:rsidRPr="00BE2236">
          <w:rPr>
            <w:rFonts w:ascii="Times New Roman" w:hAnsi="Times New Roman" w:cs="Times New Roman"/>
            <w:webHidden/>
          </w:rPr>
          <w:fldChar w:fldCharType="end"/>
        </w:r>
      </w:hyperlink>
    </w:p>
    <w:p w14:paraId="3183E882" w14:textId="77777777" w:rsidR="004A6176" w:rsidRPr="00BE2236" w:rsidRDefault="00000000">
      <w:pPr>
        <w:pStyle w:val="Abbildungsverzeichnis"/>
        <w:rPr>
          <w:rFonts w:ascii="Times New Roman" w:eastAsiaTheme="minorEastAsia" w:hAnsi="Times New Roman" w:cs="Times New Roman"/>
          <w:sz w:val="22"/>
          <w:szCs w:val="22"/>
        </w:rPr>
      </w:pPr>
      <w:hyperlink w:anchor="_Toc436913136" w:history="1">
        <w:r w:rsidR="004A6176" w:rsidRPr="00BE2236">
          <w:rPr>
            <w:rStyle w:val="Hyperlink"/>
            <w:rFonts w:ascii="Times New Roman" w:hAnsi="Times New Roman" w:cs="Times New Roman"/>
          </w:rPr>
          <w:t>Tab. 2</w:t>
        </w:r>
        <w:r w:rsidR="004A6176" w:rsidRPr="00BE2236">
          <w:rPr>
            <w:rStyle w:val="Hyperlink"/>
            <w:rFonts w:ascii="Times New Roman" w:hAnsi="Times New Roman" w:cs="Times New Roman"/>
          </w:rPr>
          <w:noBreakHyphen/>
          <w:t>1: Beschriftung Teil 2</w:t>
        </w:r>
        <w:r w:rsidR="004A6176" w:rsidRPr="00BE2236">
          <w:rPr>
            <w:rFonts w:ascii="Times New Roman" w:hAnsi="Times New Roman" w:cs="Times New Roman"/>
            <w:webHidden/>
          </w:rPr>
          <w:tab/>
        </w:r>
        <w:r w:rsidR="004A6176" w:rsidRPr="00BE2236">
          <w:rPr>
            <w:rFonts w:ascii="Times New Roman" w:hAnsi="Times New Roman" w:cs="Times New Roman"/>
            <w:webHidden/>
          </w:rPr>
          <w:fldChar w:fldCharType="begin"/>
        </w:r>
        <w:r w:rsidR="004A6176" w:rsidRPr="00BE2236">
          <w:rPr>
            <w:rFonts w:ascii="Times New Roman" w:hAnsi="Times New Roman" w:cs="Times New Roman"/>
            <w:webHidden/>
          </w:rPr>
          <w:instrText xml:space="preserve"> PAGEREF _Toc436913136 \h </w:instrText>
        </w:r>
        <w:r w:rsidR="004A6176" w:rsidRPr="00BE2236">
          <w:rPr>
            <w:rFonts w:ascii="Times New Roman" w:hAnsi="Times New Roman" w:cs="Times New Roman"/>
            <w:webHidden/>
          </w:rPr>
        </w:r>
        <w:r w:rsidR="004A6176" w:rsidRPr="00BE2236">
          <w:rPr>
            <w:rFonts w:ascii="Times New Roman" w:hAnsi="Times New Roman" w:cs="Times New Roman"/>
            <w:webHidden/>
          </w:rPr>
          <w:fldChar w:fldCharType="separate"/>
        </w:r>
        <w:r w:rsidR="000D3BE6" w:rsidRPr="00BE2236">
          <w:rPr>
            <w:rFonts w:ascii="Times New Roman" w:hAnsi="Times New Roman" w:cs="Times New Roman"/>
            <w:webHidden/>
          </w:rPr>
          <w:t>2</w:t>
        </w:r>
        <w:r w:rsidR="004A6176" w:rsidRPr="00BE2236">
          <w:rPr>
            <w:rFonts w:ascii="Times New Roman" w:hAnsi="Times New Roman" w:cs="Times New Roman"/>
            <w:webHidden/>
          </w:rPr>
          <w:fldChar w:fldCharType="end"/>
        </w:r>
      </w:hyperlink>
    </w:p>
    <w:p w14:paraId="2C7B90EE" w14:textId="77777777" w:rsidR="00DC41D9" w:rsidRPr="00BE2236" w:rsidRDefault="000B1403" w:rsidP="000B1403">
      <w:pPr>
        <w:pStyle w:val="Verzeichnisberschrift"/>
        <w:rPr>
          <w:rFonts w:ascii="Times New Roman" w:hAnsi="Times New Roman" w:cs="Times New Roman"/>
        </w:rPr>
      </w:pPr>
      <w:r w:rsidRPr="00BE2236">
        <w:rPr>
          <w:rFonts w:ascii="Times New Roman" w:hAnsi="Times New Roman" w:cs="Times New Roman"/>
        </w:rPr>
        <w:fldChar w:fldCharType="end"/>
      </w:r>
      <w:r w:rsidR="0035665B" w:rsidRPr="00BE2236">
        <w:rPr>
          <w:rFonts w:ascii="Times New Roman" w:hAnsi="Times New Roman" w:cs="Times New Roman"/>
        </w:rPr>
        <w:br w:type="page"/>
      </w:r>
      <w:bookmarkStart w:id="5" w:name="_Toc227687123"/>
      <w:bookmarkStart w:id="6" w:name="_Toc293402451"/>
      <w:r w:rsidR="00052971" w:rsidRPr="00BE2236">
        <w:rPr>
          <w:rFonts w:ascii="Times New Roman" w:hAnsi="Times New Roman" w:cs="Times New Roman"/>
        </w:rPr>
        <w:lastRenderedPageBreak/>
        <w:t>Abbildungsverzeichnis</w:t>
      </w:r>
      <w:bookmarkEnd w:id="4"/>
      <w:bookmarkEnd w:id="5"/>
      <w:bookmarkEnd w:id="6"/>
    </w:p>
    <w:p w14:paraId="1B73BBCD" w14:textId="77777777" w:rsidR="003F5985" w:rsidRPr="00BE2236" w:rsidRDefault="000B1403">
      <w:pPr>
        <w:pStyle w:val="Abbildungsverzeichnis"/>
        <w:rPr>
          <w:rFonts w:ascii="Times New Roman" w:eastAsiaTheme="minorEastAsia" w:hAnsi="Times New Roman" w:cs="Times New Roman"/>
          <w:szCs w:val="24"/>
          <w:lang w:eastAsia="ja-JP"/>
        </w:rPr>
      </w:pPr>
      <w:r w:rsidRPr="00BE2236">
        <w:rPr>
          <w:rFonts w:ascii="Times New Roman" w:hAnsi="Times New Roman" w:cs="Times New Roman"/>
        </w:rPr>
        <w:fldChar w:fldCharType="begin"/>
      </w:r>
      <w:r w:rsidRPr="00BE2236">
        <w:rPr>
          <w:rFonts w:ascii="Times New Roman" w:hAnsi="Times New Roman" w:cs="Times New Roman"/>
        </w:rPr>
        <w:instrText xml:space="preserve"> TOC \h \z \c "Abb." </w:instrText>
      </w:r>
      <w:r w:rsidRPr="00BE2236">
        <w:rPr>
          <w:rFonts w:ascii="Times New Roman" w:hAnsi="Times New Roman" w:cs="Times New Roman"/>
        </w:rPr>
        <w:fldChar w:fldCharType="separate"/>
      </w:r>
      <w:hyperlink w:anchor="_Toc465272197" w:history="1">
        <w:r w:rsidR="003F5985" w:rsidRPr="00BE2236">
          <w:rPr>
            <w:rStyle w:val="Hyperlink"/>
            <w:rFonts w:ascii="Times New Roman" w:hAnsi="Times New Roman" w:cs="Times New Roman"/>
          </w:rPr>
          <w:t>Abb. 1</w:t>
        </w:r>
        <w:r w:rsidR="003F5985" w:rsidRPr="00BE2236">
          <w:rPr>
            <w:rStyle w:val="Hyperlink"/>
            <w:rFonts w:ascii="Times New Roman" w:hAnsi="Times New Roman" w:cs="Times New Roman"/>
          </w:rPr>
          <w:noBreakHyphen/>
          <w:t>1: IBIS-Banner</w:t>
        </w:r>
        <w:r w:rsidR="003F5985" w:rsidRPr="00BE2236">
          <w:rPr>
            <w:rFonts w:ascii="Times New Roman" w:hAnsi="Times New Roman" w:cs="Times New Roman"/>
            <w:webHidden/>
          </w:rPr>
          <w:tab/>
        </w:r>
        <w:r w:rsidR="003F5985" w:rsidRPr="00BE2236">
          <w:rPr>
            <w:rFonts w:ascii="Times New Roman" w:hAnsi="Times New Roman" w:cs="Times New Roman"/>
            <w:webHidden/>
          </w:rPr>
          <w:fldChar w:fldCharType="begin"/>
        </w:r>
        <w:r w:rsidR="003F5985" w:rsidRPr="00BE2236">
          <w:rPr>
            <w:rFonts w:ascii="Times New Roman" w:hAnsi="Times New Roman" w:cs="Times New Roman"/>
            <w:webHidden/>
          </w:rPr>
          <w:instrText xml:space="preserve"> PAGEREF _Toc465272197 \h </w:instrText>
        </w:r>
        <w:r w:rsidR="003F5985" w:rsidRPr="00BE2236">
          <w:rPr>
            <w:rFonts w:ascii="Times New Roman" w:hAnsi="Times New Roman" w:cs="Times New Roman"/>
            <w:webHidden/>
          </w:rPr>
        </w:r>
        <w:r w:rsidR="003F5985" w:rsidRPr="00BE2236">
          <w:rPr>
            <w:rFonts w:ascii="Times New Roman" w:hAnsi="Times New Roman" w:cs="Times New Roman"/>
            <w:webHidden/>
          </w:rPr>
          <w:fldChar w:fldCharType="separate"/>
        </w:r>
        <w:r w:rsidR="000D3BE6" w:rsidRPr="00BE2236">
          <w:rPr>
            <w:rFonts w:ascii="Times New Roman" w:hAnsi="Times New Roman" w:cs="Times New Roman"/>
            <w:webHidden/>
          </w:rPr>
          <w:t>2</w:t>
        </w:r>
        <w:r w:rsidR="003F5985" w:rsidRPr="00BE2236">
          <w:rPr>
            <w:rFonts w:ascii="Times New Roman" w:hAnsi="Times New Roman" w:cs="Times New Roman"/>
            <w:webHidden/>
          </w:rPr>
          <w:fldChar w:fldCharType="end"/>
        </w:r>
      </w:hyperlink>
    </w:p>
    <w:p w14:paraId="41F869EF" w14:textId="77777777" w:rsidR="000B1403" w:rsidRPr="00BE2236" w:rsidRDefault="000B1403" w:rsidP="000B1403">
      <w:pPr>
        <w:pStyle w:val="Verzeichnisberschrift"/>
        <w:rPr>
          <w:rFonts w:ascii="Times New Roman" w:hAnsi="Times New Roman" w:cs="Times New Roman"/>
        </w:rPr>
      </w:pPr>
      <w:r w:rsidRPr="00BE2236">
        <w:rPr>
          <w:rFonts w:ascii="Times New Roman" w:hAnsi="Times New Roman" w:cs="Times New Roman"/>
        </w:rPr>
        <w:fldChar w:fldCharType="end"/>
      </w:r>
    </w:p>
    <w:p w14:paraId="7204D415" w14:textId="77777777" w:rsidR="000B1403" w:rsidRPr="00BE2236" w:rsidRDefault="000B1403" w:rsidP="000B1403">
      <w:pPr>
        <w:pStyle w:val="Verzeichnisberschrift"/>
        <w:rPr>
          <w:rFonts w:ascii="Times New Roman" w:hAnsi="Times New Roman" w:cs="Times New Roman"/>
        </w:rPr>
        <w:sectPr w:rsidR="000B1403" w:rsidRPr="00BE2236" w:rsidSect="00204880">
          <w:headerReference w:type="default" r:id="rId11"/>
          <w:footerReference w:type="even" r:id="rId12"/>
          <w:footerReference w:type="default" r:id="rId13"/>
          <w:pgSz w:w="11906" w:h="16838" w:code="9"/>
          <w:pgMar w:top="1134" w:right="1418" w:bottom="567" w:left="2268" w:header="567" w:footer="567" w:gutter="0"/>
          <w:cols w:space="708"/>
          <w:docGrid w:linePitch="360"/>
        </w:sectPr>
      </w:pPr>
    </w:p>
    <w:p w14:paraId="3E4916CD" w14:textId="77777777" w:rsidR="009B20EB" w:rsidRPr="00BE2236" w:rsidRDefault="009B20EB" w:rsidP="00DC41D9">
      <w:pPr>
        <w:pStyle w:val="berschrift1"/>
        <w:rPr>
          <w:rFonts w:ascii="Times New Roman" w:hAnsi="Times New Roman" w:cs="Times New Roman"/>
        </w:rPr>
      </w:pPr>
      <w:bookmarkStart w:id="7" w:name="_Toc227687124"/>
      <w:bookmarkStart w:id="8" w:name="_Toc293402452"/>
      <w:r w:rsidRPr="00BE2236">
        <w:rPr>
          <w:rFonts w:ascii="Times New Roman" w:hAnsi="Times New Roman" w:cs="Times New Roman"/>
        </w:rPr>
        <w:lastRenderedPageBreak/>
        <w:t>Abbildungs- und Tabellenbeschriftungen</w:t>
      </w:r>
      <w:bookmarkEnd w:id="7"/>
      <w:bookmarkEnd w:id="8"/>
    </w:p>
    <w:p w14:paraId="14FC82FA" w14:textId="77777777" w:rsidR="009B20EB" w:rsidRPr="00BE2236" w:rsidRDefault="009B20EB" w:rsidP="00D303FC">
      <w:pPr>
        <w:rPr>
          <w:rFonts w:ascii="Times New Roman" w:hAnsi="Times New Roman" w:cs="Times New Roman"/>
        </w:rPr>
      </w:pPr>
      <w:r w:rsidRPr="00BE2236">
        <w:rPr>
          <w:rFonts w:ascii="Times New Roman" w:hAnsi="Times New Roman" w:cs="Times New Roman"/>
        </w:rPr>
        <w:t xml:space="preserve">Beschriftungen einer Tabelle oder einer Abbildung erfolgen immer zentriert unterhalb mit dem Zusatz „Abb.“ Oder „Tab.“. </w:t>
      </w:r>
    </w:p>
    <w:p w14:paraId="363975C1" w14:textId="77777777" w:rsidR="00DC41D9" w:rsidRPr="00BE2236" w:rsidRDefault="009B20EB" w:rsidP="00D303FC">
      <w:pPr>
        <w:rPr>
          <w:rFonts w:ascii="Times New Roman" w:hAnsi="Times New Roman" w:cs="Times New Roman"/>
        </w:rPr>
      </w:pPr>
      <w:r w:rsidRPr="00BE2236">
        <w:rPr>
          <w:rFonts w:ascii="Times New Roman" w:hAnsi="Times New Roman" w:cs="Times New Roman"/>
        </w:rPr>
        <w:t>Dabei ist immer folgendes Schema einzuhalten:</w:t>
      </w:r>
    </w:p>
    <w:p w14:paraId="55674B26" w14:textId="77777777" w:rsidR="009B20EB" w:rsidRPr="00BE2236" w:rsidRDefault="009B20EB" w:rsidP="00D303FC">
      <w:pPr>
        <w:rPr>
          <w:rFonts w:ascii="Times New Roman" w:hAnsi="Times New Roman" w:cs="Times New Roman"/>
        </w:rPr>
      </w:pPr>
      <w:r w:rsidRPr="00BE2236">
        <w:rPr>
          <w:rFonts w:ascii="Times New Roman" w:hAnsi="Times New Roman" w:cs="Times New Roman"/>
        </w:rPr>
        <w:t xml:space="preserve">Abb. [Kapitelnummer erster </w:t>
      </w:r>
      <w:proofErr w:type="gramStart"/>
      <w:r w:rsidRPr="00BE2236">
        <w:rPr>
          <w:rFonts w:ascii="Times New Roman" w:hAnsi="Times New Roman" w:cs="Times New Roman"/>
        </w:rPr>
        <w:t>Ebene]-</w:t>
      </w:r>
      <w:proofErr w:type="gramEnd"/>
      <w:r w:rsidRPr="00BE2236">
        <w:rPr>
          <w:rFonts w:ascii="Times New Roman" w:hAnsi="Times New Roman" w:cs="Times New Roman"/>
        </w:rPr>
        <w:t>[laufende Nummer]: [Titel der Abbildung/Tabelle].</w:t>
      </w:r>
    </w:p>
    <w:p w14:paraId="76BAC911" w14:textId="77777777" w:rsidR="009B20EB" w:rsidRPr="00BE2236" w:rsidRDefault="009B20EB" w:rsidP="00D303FC">
      <w:pPr>
        <w:rPr>
          <w:rFonts w:ascii="Times New Roman" w:hAnsi="Times New Roman" w:cs="Times New Roman"/>
        </w:rPr>
      </w:pPr>
      <w:r w:rsidRPr="00BE2236">
        <w:rPr>
          <w:rFonts w:ascii="Times New Roman" w:hAnsi="Times New Roman" w:cs="Times New Roman"/>
        </w:rPr>
        <w:t xml:space="preserve">Die Nummerierung der Abbildungen und Tabellen beginnt in jedem Kapitel erster Ebene wieder bei „1“. </w:t>
      </w:r>
    </w:p>
    <w:p w14:paraId="76C09053" w14:textId="77777777" w:rsidR="00B360C9" w:rsidRPr="00BE2236" w:rsidRDefault="00B360C9" w:rsidP="00D303FC">
      <w:pPr>
        <w:rPr>
          <w:rFonts w:ascii="Times New Roman" w:hAnsi="Times New Roman" w:cs="Times New Roman"/>
        </w:rPr>
      </w:pPr>
      <w:r w:rsidRPr="00BE2236">
        <w:rPr>
          <w:rFonts w:ascii="Times New Roman" w:hAnsi="Times New Roman" w:cs="Times New Roman"/>
        </w:rPr>
        <w:t>Quellenangaben erfolgen direkt am Beschriftungstext</w:t>
      </w:r>
      <w:r w:rsidR="003F17F5" w:rsidRPr="00BE2236">
        <w:rPr>
          <w:rFonts w:ascii="Times New Roman" w:hAnsi="Times New Roman" w:cs="Times New Roman"/>
        </w:rPr>
        <w:t>.</w:t>
      </w:r>
    </w:p>
    <w:p w14:paraId="546DC9CB" w14:textId="77777777" w:rsidR="003F17F5" w:rsidRPr="00BE2236" w:rsidRDefault="003F17F5" w:rsidP="00D303FC">
      <w:pPr>
        <w:rPr>
          <w:rFonts w:ascii="Times New Roman" w:hAnsi="Times New Roman" w:cs="Times New Roman"/>
        </w:rPr>
      </w:pPr>
      <w:r w:rsidRPr="00BE2236">
        <w:rPr>
          <w:rFonts w:ascii="Times New Roman" w:hAnsi="Times New Roman" w:cs="Times New Roman"/>
        </w:rPr>
        <w:t xml:space="preserve">Die </w:t>
      </w:r>
      <w:r w:rsidR="00EF4718" w:rsidRPr="00BE2236">
        <w:rPr>
          <w:rFonts w:ascii="Times New Roman" w:hAnsi="Times New Roman" w:cs="Times New Roman"/>
        </w:rPr>
        <w:t>erste</w:t>
      </w:r>
      <w:r w:rsidRPr="00BE2236">
        <w:rPr>
          <w:rFonts w:ascii="Times New Roman" w:hAnsi="Times New Roman" w:cs="Times New Roman"/>
        </w:rPr>
        <w:t xml:space="preserve"> Tabelle in Kapitel 1 sieht folgendermaßen au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4104"/>
      </w:tblGrid>
      <w:tr w:rsidR="009B20EB" w:rsidRPr="00BE2236" w14:paraId="176FF8D2" w14:textId="77777777" w:rsidTr="009B20EB">
        <w:tc>
          <w:tcPr>
            <w:tcW w:w="4180" w:type="dxa"/>
          </w:tcPr>
          <w:p w14:paraId="12E36483" w14:textId="77777777" w:rsidR="009B20EB" w:rsidRPr="00BE2236" w:rsidRDefault="009B20EB" w:rsidP="003F17F5">
            <w:pPr>
              <w:rPr>
                <w:rFonts w:ascii="Times New Roman" w:hAnsi="Times New Roman" w:cs="Times New Roman"/>
              </w:rPr>
            </w:pPr>
            <w:r w:rsidRPr="00BE2236">
              <w:rPr>
                <w:rFonts w:ascii="Times New Roman" w:hAnsi="Times New Roman" w:cs="Times New Roman"/>
              </w:rPr>
              <w:t xml:space="preserve">Ich bin </w:t>
            </w:r>
            <w:r w:rsidR="003F17F5" w:rsidRPr="00BE2236">
              <w:rPr>
                <w:rFonts w:ascii="Times New Roman" w:hAnsi="Times New Roman" w:cs="Times New Roman"/>
              </w:rPr>
              <w:t xml:space="preserve">die </w:t>
            </w:r>
            <w:r w:rsidR="00EF4718" w:rsidRPr="00BE2236">
              <w:rPr>
                <w:rFonts w:ascii="Times New Roman" w:hAnsi="Times New Roman" w:cs="Times New Roman"/>
              </w:rPr>
              <w:t xml:space="preserve">erste </w:t>
            </w:r>
            <w:r w:rsidR="003F17F5" w:rsidRPr="00BE2236">
              <w:rPr>
                <w:rFonts w:ascii="Times New Roman" w:hAnsi="Times New Roman" w:cs="Times New Roman"/>
              </w:rPr>
              <w:t>Tabelle</w:t>
            </w:r>
          </w:p>
        </w:tc>
        <w:tc>
          <w:tcPr>
            <w:tcW w:w="4180" w:type="dxa"/>
          </w:tcPr>
          <w:p w14:paraId="3893C16B" w14:textId="77777777" w:rsidR="009B20EB" w:rsidRPr="00BE2236" w:rsidRDefault="003F17F5" w:rsidP="00D303FC">
            <w:pPr>
              <w:rPr>
                <w:rFonts w:ascii="Times New Roman" w:hAnsi="Times New Roman" w:cs="Times New Roman"/>
              </w:rPr>
            </w:pPr>
            <w:r w:rsidRPr="00BE2236">
              <w:rPr>
                <w:rFonts w:ascii="Times New Roman" w:hAnsi="Times New Roman" w:cs="Times New Roman"/>
              </w:rPr>
              <w:t>In Kapitel 1</w:t>
            </w:r>
          </w:p>
        </w:tc>
      </w:tr>
      <w:tr w:rsidR="009B20EB" w:rsidRPr="00BE2236" w14:paraId="66B89780" w14:textId="77777777" w:rsidTr="009B20EB">
        <w:tc>
          <w:tcPr>
            <w:tcW w:w="4180" w:type="dxa"/>
          </w:tcPr>
          <w:p w14:paraId="3DA946B0" w14:textId="77777777" w:rsidR="009B20EB" w:rsidRPr="00BE2236" w:rsidRDefault="009B20EB" w:rsidP="00D303FC">
            <w:pPr>
              <w:rPr>
                <w:rFonts w:ascii="Times New Roman" w:hAnsi="Times New Roman" w:cs="Times New Roman"/>
              </w:rPr>
            </w:pPr>
          </w:p>
        </w:tc>
        <w:tc>
          <w:tcPr>
            <w:tcW w:w="4180" w:type="dxa"/>
          </w:tcPr>
          <w:p w14:paraId="2209A2D5" w14:textId="77777777" w:rsidR="009B20EB" w:rsidRPr="00BE2236" w:rsidRDefault="009B20EB" w:rsidP="000B1403">
            <w:pPr>
              <w:keepNext/>
              <w:rPr>
                <w:rFonts w:ascii="Times New Roman" w:hAnsi="Times New Roman" w:cs="Times New Roman"/>
              </w:rPr>
            </w:pPr>
          </w:p>
        </w:tc>
      </w:tr>
    </w:tbl>
    <w:p w14:paraId="5298E656" w14:textId="77777777" w:rsidR="000B1403" w:rsidRPr="00BE2236" w:rsidRDefault="000B1403">
      <w:pPr>
        <w:pStyle w:val="Beschriftung"/>
        <w:rPr>
          <w:rFonts w:ascii="Times New Roman" w:hAnsi="Times New Roman" w:cs="Times New Roman"/>
        </w:rPr>
      </w:pPr>
      <w:bookmarkStart w:id="9" w:name="_Toc436913134"/>
      <w:r w:rsidRPr="00BE2236">
        <w:rPr>
          <w:rFonts w:ascii="Times New Roman" w:hAnsi="Times New Roman" w:cs="Times New Roman"/>
        </w:rPr>
        <w:t xml:space="preserve">Tab. </w:t>
      </w:r>
      <w:r w:rsidR="00F76515" w:rsidRPr="00BE2236">
        <w:rPr>
          <w:rFonts w:ascii="Times New Roman" w:hAnsi="Times New Roman" w:cs="Times New Roman"/>
        </w:rPr>
        <w:fldChar w:fldCharType="begin"/>
      </w:r>
      <w:r w:rsidR="00F76515" w:rsidRPr="00BE2236">
        <w:rPr>
          <w:rFonts w:ascii="Times New Roman" w:hAnsi="Times New Roman" w:cs="Times New Roman"/>
        </w:rPr>
        <w:instrText xml:space="preserve"> STYLEREF 1 \s </w:instrText>
      </w:r>
      <w:r w:rsidR="00F76515" w:rsidRPr="00BE2236">
        <w:rPr>
          <w:rFonts w:ascii="Times New Roman" w:hAnsi="Times New Roman" w:cs="Times New Roman"/>
        </w:rPr>
        <w:fldChar w:fldCharType="separate"/>
      </w:r>
      <w:r w:rsidR="000D3BE6" w:rsidRPr="00BE2236">
        <w:rPr>
          <w:rFonts w:ascii="Times New Roman" w:hAnsi="Times New Roman" w:cs="Times New Roman"/>
          <w:noProof/>
        </w:rPr>
        <w:t>1</w:t>
      </w:r>
      <w:r w:rsidR="00F76515" w:rsidRPr="00BE2236">
        <w:rPr>
          <w:rFonts w:ascii="Times New Roman" w:hAnsi="Times New Roman" w:cs="Times New Roman"/>
          <w:noProof/>
        </w:rPr>
        <w:fldChar w:fldCharType="end"/>
      </w:r>
      <w:r w:rsidRPr="00BE2236">
        <w:rPr>
          <w:rFonts w:ascii="Times New Roman" w:hAnsi="Times New Roman" w:cs="Times New Roman"/>
        </w:rPr>
        <w:noBreakHyphen/>
      </w:r>
      <w:r w:rsidR="00F76515" w:rsidRPr="00BE2236">
        <w:rPr>
          <w:rFonts w:ascii="Times New Roman" w:hAnsi="Times New Roman" w:cs="Times New Roman"/>
        </w:rPr>
        <w:fldChar w:fldCharType="begin"/>
      </w:r>
      <w:r w:rsidR="00F76515" w:rsidRPr="00BE2236">
        <w:rPr>
          <w:rFonts w:ascii="Times New Roman" w:hAnsi="Times New Roman" w:cs="Times New Roman"/>
        </w:rPr>
        <w:instrText xml:space="preserve"> SEQ Tab. \* ARABIC \s 1 </w:instrText>
      </w:r>
      <w:r w:rsidR="00F76515" w:rsidRPr="00BE2236">
        <w:rPr>
          <w:rFonts w:ascii="Times New Roman" w:hAnsi="Times New Roman" w:cs="Times New Roman"/>
        </w:rPr>
        <w:fldChar w:fldCharType="separate"/>
      </w:r>
      <w:r w:rsidR="000D3BE6" w:rsidRPr="00BE2236">
        <w:rPr>
          <w:rFonts w:ascii="Times New Roman" w:hAnsi="Times New Roman" w:cs="Times New Roman"/>
          <w:noProof/>
        </w:rPr>
        <w:t>1</w:t>
      </w:r>
      <w:r w:rsidR="00F76515" w:rsidRPr="00BE2236">
        <w:rPr>
          <w:rFonts w:ascii="Times New Roman" w:hAnsi="Times New Roman" w:cs="Times New Roman"/>
          <w:noProof/>
        </w:rPr>
        <w:fldChar w:fldCharType="end"/>
      </w:r>
      <w:r w:rsidRPr="00BE2236">
        <w:rPr>
          <w:rFonts w:ascii="Times New Roman" w:hAnsi="Times New Roman" w:cs="Times New Roman"/>
        </w:rPr>
        <w:t>: Beschriftung Teil 1</w:t>
      </w:r>
      <w:bookmarkEnd w:id="9"/>
    </w:p>
    <w:p w14:paraId="4EC94D1B" w14:textId="77777777" w:rsidR="003F17F5" w:rsidRPr="00BE2236" w:rsidRDefault="003F17F5" w:rsidP="008F20B2">
      <w:pPr>
        <w:rPr>
          <w:rFonts w:ascii="Times New Roman" w:hAnsi="Times New Roman" w:cs="Times New Roman"/>
        </w:rPr>
      </w:pPr>
      <w:r w:rsidRPr="00BE2236">
        <w:rPr>
          <w:rFonts w:ascii="Times New Roman" w:hAnsi="Times New Roman" w:cs="Times New Roman"/>
        </w:rPr>
        <w:t xml:space="preserve">Die </w:t>
      </w:r>
      <w:r w:rsidR="00EF4718" w:rsidRPr="00BE2236">
        <w:rPr>
          <w:rFonts w:ascii="Times New Roman" w:hAnsi="Times New Roman" w:cs="Times New Roman"/>
        </w:rPr>
        <w:t>z</w:t>
      </w:r>
      <w:r w:rsidR="00D83191" w:rsidRPr="00BE2236">
        <w:rPr>
          <w:rFonts w:ascii="Times New Roman" w:hAnsi="Times New Roman" w:cs="Times New Roman"/>
        </w:rPr>
        <w:t>w</w:t>
      </w:r>
      <w:r w:rsidR="00EF4718" w:rsidRPr="00BE2236">
        <w:rPr>
          <w:rFonts w:ascii="Times New Roman" w:hAnsi="Times New Roman" w:cs="Times New Roman"/>
        </w:rPr>
        <w:t>eite</w:t>
      </w:r>
      <w:r w:rsidRPr="00BE2236">
        <w:rPr>
          <w:rFonts w:ascii="Times New Roman" w:hAnsi="Times New Roman" w:cs="Times New Roman"/>
        </w:rPr>
        <w:t xml:space="preserve"> Tabelle in Kapitel 2 sieht folgendermaßen au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8"/>
        <w:gridCol w:w="4102"/>
      </w:tblGrid>
      <w:tr w:rsidR="003F17F5" w:rsidRPr="00BE2236" w14:paraId="5A1F907C" w14:textId="77777777" w:rsidTr="003F17F5">
        <w:tc>
          <w:tcPr>
            <w:tcW w:w="4180" w:type="dxa"/>
          </w:tcPr>
          <w:p w14:paraId="1B9FD2D0" w14:textId="77777777" w:rsidR="003F17F5" w:rsidRPr="00BE2236" w:rsidRDefault="003F17F5" w:rsidP="00EF4718">
            <w:pPr>
              <w:rPr>
                <w:rFonts w:ascii="Times New Roman" w:hAnsi="Times New Roman" w:cs="Times New Roman"/>
              </w:rPr>
            </w:pPr>
            <w:r w:rsidRPr="00BE2236">
              <w:rPr>
                <w:rFonts w:ascii="Times New Roman" w:hAnsi="Times New Roman" w:cs="Times New Roman"/>
              </w:rPr>
              <w:t xml:space="preserve">Ich bin die </w:t>
            </w:r>
            <w:r w:rsidR="00EF4718" w:rsidRPr="00BE2236">
              <w:rPr>
                <w:rFonts w:ascii="Times New Roman" w:hAnsi="Times New Roman" w:cs="Times New Roman"/>
              </w:rPr>
              <w:t>zweite</w:t>
            </w:r>
            <w:r w:rsidRPr="00BE2236">
              <w:rPr>
                <w:rFonts w:ascii="Times New Roman" w:hAnsi="Times New Roman" w:cs="Times New Roman"/>
              </w:rPr>
              <w:t xml:space="preserve"> Tabelle</w:t>
            </w:r>
          </w:p>
        </w:tc>
        <w:tc>
          <w:tcPr>
            <w:tcW w:w="4180" w:type="dxa"/>
          </w:tcPr>
          <w:p w14:paraId="5D672C69" w14:textId="77777777" w:rsidR="003F17F5" w:rsidRPr="00BE2236" w:rsidRDefault="00EF4718" w:rsidP="003F17F5">
            <w:pPr>
              <w:rPr>
                <w:rFonts w:ascii="Times New Roman" w:hAnsi="Times New Roman" w:cs="Times New Roman"/>
              </w:rPr>
            </w:pPr>
            <w:r w:rsidRPr="00BE2236">
              <w:rPr>
                <w:rFonts w:ascii="Times New Roman" w:hAnsi="Times New Roman" w:cs="Times New Roman"/>
              </w:rPr>
              <w:t>In Kapitel 1</w:t>
            </w:r>
          </w:p>
        </w:tc>
      </w:tr>
      <w:tr w:rsidR="003F17F5" w:rsidRPr="00BE2236" w14:paraId="2395B178" w14:textId="77777777" w:rsidTr="003F17F5">
        <w:tc>
          <w:tcPr>
            <w:tcW w:w="4180" w:type="dxa"/>
          </w:tcPr>
          <w:p w14:paraId="07F6C4CF" w14:textId="77777777" w:rsidR="003F17F5" w:rsidRPr="00BE2236" w:rsidRDefault="003F17F5" w:rsidP="003F17F5">
            <w:pPr>
              <w:rPr>
                <w:rFonts w:ascii="Times New Roman" w:hAnsi="Times New Roman" w:cs="Times New Roman"/>
              </w:rPr>
            </w:pPr>
          </w:p>
        </w:tc>
        <w:tc>
          <w:tcPr>
            <w:tcW w:w="4180" w:type="dxa"/>
          </w:tcPr>
          <w:p w14:paraId="20E8F1EC" w14:textId="77777777" w:rsidR="003F17F5" w:rsidRPr="00BE2236" w:rsidRDefault="003F17F5" w:rsidP="000B1403">
            <w:pPr>
              <w:keepNext/>
              <w:rPr>
                <w:rFonts w:ascii="Times New Roman" w:hAnsi="Times New Roman" w:cs="Times New Roman"/>
              </w:rPr>
            </w:pPr>
          </w:p>
        </w:tc>
      </w:tr>
    </w:tbl>
    <w:p w14:paraId="40C60E0D" w14:textId="77777777" w:rsidR="000B1403" w:rsidRPr="00BE2236" w:rsidRDefault="000B1403">
      <w:pPr>
        <w:pStyle w:val="Beschriftung"/>
        <w:rPr>
          <w:rFonts w:ascii="Times New Roman" w:hAnsi="Times New Roman" w:cs="Times New Roman"/>
        </w:rPr>
      </w:pPr>
      <w:bookmarkStart w:id="10" w:name="_Toc436913135"/>
      <w:r w:rsidRPr="00BE2236">
        <w:rPr>
          <w:rFonts w:ascii="Times New Roman" w:hAnsi="Times New Roman" w:cs="Times New Roman"/>
        </w:rPr>
        <w:t xml:space="preserve">Tab. </w:t>
      </w:r>
      <w:r w:rsidR="00F76515" w:rsidRPr="00BE2236">
        <w:rPr>
          <w:rFonts w:ascii="Times New Roman" w:hAnsi="Times New Roman" w:cs="Times New Roman"/>
        </w:rPr>
        <w:fldChar w:fldCharType="begin"/>
      </w:r>
      <w:r w:rsidR="00F76515" w:rsidRPr="00BE2236">
        <w:rPr>
          <w:rFonts w:ascii="Times New Roman" w:hAnsi="Times New Roman" w:cs="Times New Roman"/>
        </w:rPr>
        <w:instrText xml:space="preserve"> STYLEREF 1 \s </w:instrText>
      </w:r>
      <w:r w:rsidR="00F76515" w:rsidRPr="00BE2236">
        <w:rPr>
          <w:rFonts w:ascii="Times New Roman" w:hAnsi="Times New Roman" w:cs="Times New Roman"/>
        </w:rPr>
        <w:fldChar w:fldCharType="separate"/>
      </w:r>
      <w:r w:rsidR="000D3BE6" w:rsidRPr="00BE2236">
        <w:rPr>
          <w:rFonts w:ascii="Times New Roman" w:hAnsi="Times New Roman" w:cs="Times New Roman"/>
          <w:noProof/>
        </w:rPr>
        <w:t>1</w:t>
      </w:r>
      <w:r w:rsidR="00F76515" w:rsidRPr="00BE2236">
        <w:rPr>
          <w:rFonts w:ascii="Times New Roman" w:hAnsi="Times New Roman" w:cs="Times New Roman"/>
          <w:noProof/>
        </w:rPr>
        <w:fldChar w:fldCharType="end"/>
      </w:r>
      <w:r w:rsidRPr="00BE2236">
        <w:rPr>
          <w:rFonts w:ascii="Times New Roman" w:hAnsi="Times New Roman" w:cs="Times New Roman"/>
        </w:rPr>
        <w:noBreakHyphen/>
      </w:r>
      <w:r w:rsidR="00F76515" w:rsidRPr="00BE2236">
        <w:rPr>
          <w:rFonts w:ascii="Times New Roman" w:hAnsi="Times New Roman" w:cs="Times New Roman"/>
        </w:rPr>
        <w:fldChar w:fldCharType="begin"/>
      </w:r>
      <w:r w:rsidR="00F76515" w:rsidRPr="00BE2236">
        <w:rPr>
          <w:rFonts w:ascii="Times New Roman" w:hAnsi="Times New Roman" w:cs="Times New Roman"/>
        </w:rPr>
        <w:instrText xml:space="preserve"> SEQ Tab. \* ARABIC \s 1 </w:instrText>
      </w:r>
      <w:r w:rsidR="00F76515" w:rsidRPr="00BE2236">
        <w:rPr>
          <w:rFonts w:ascii="Times New Roman" w:hAnsi="Times New Roman" w:cs="Times New Roman"/>
        </w:rPr>
        <w:fldChar w:fldCharType="separate"/>
      </w:r>
      <w:r w:rsidR="000D3BE6" w:rsidRPr="00BE2236">
        <w:rPr>
          <w:rFonts w:ascii="Times New Roman" w:hAnsi="Times New Roman" w:cs="Times New Roman"/>
          <w:noProof/>
        </w:rPr>
        <w:t>2</w:t>
      </w:r>
      <w:r w:rsidR="00F76515" w:rsidRPr="00BE2236">
        <w:rPr>
          <w:rFonts w:ascii="Times New Roman" w:hAnsi="Times New Roman" w:cs="Times New Roman"/>
          <w:noProof/>
        </w:rPr>
        <w:fldChar w:fldCharType="end"/>
      </w:r>
      <w:r w:rsidRPr="00BE2236">
        <w:rPr>
          <w:rFonts w:ascii="Times New Roman" w:hAnsi="Times New Roman" w:cs="Times New Roman"/>
        </w:rPr>
        <w:t>: Beschriftung Teil 2</w:t>
      </w:r>
      <w:bookmarkEnd w:id="10"/>
    </w:p>
    <w:p w14:paraId="0915F12D" w14:textId="5719B96A" w:rsidR="000B1403" w:rsidRPr="00BE2236" w:rsidRDefault="000B1403" w:rsidP="000B1403">
      <w:pPr>
        <w:keepNext/>
        <w:rPr>
          <w:rFonts w:ascii="Times New Roman" w:hAnsi="Times New Roman" w:cs="Times New Roman"/>
        </w:rPr>
      </w:pPr>
    </w:p>
    <w:p w14:paraId="795A689D" w14:textId="77777777" w:rsidR="0055790D" w:rsidRPr="00BE2236" w:rsidRDefault="0055790D" w:rsidP="0055790D">
      <w:pPr>
        <w:pStyle w:val="berschrift1"/>
        <w:rPr>
          <w:rFonts w:ascii="Times New Roman" w:hAnsi="Times New Roman" w:cs="Times New Roman"/>
        </w:rPr>
      </w:pPr>
      <w:bookmarkStart w:id="11" w:name="_Toc293402453"/>
      <w:bookmarkStart w:id="12" w:name="_Toc118620286"/>
      <w:bookmarkStart w:id="13" w:name="_Toc118620357"/>
      <w:r w:rsidRPr="00BE2236">
        <w:rPr>
          <w:rFonts w:ascii="Times New Roman" w:hAnsi="Times New Roman" w:cs="Times New Roman"/>
        </w:rPr>
        <w:t>Beispiel für Überschriften erster Ebene</w:t>
      </w:r>
      <w:bookmarkEnd w:id="11"/>
    </w:p>
    <w:p w14:paraId="1C6C3FF4" w14:textId="77777777" w:rsidR="00EF4718" w:rsidRPr="00BE2236" w:rsidRDefault="00EF4718" w:rsidP="00EF4718">
      <w:pPr>
        <w:rPr>
          <w:rFonts w:ascii="Times New Roman" w:hAnsi="Times New Roman" w:cs="Times New Roman"/>
        </w:rPr>
      </w:pPr>
      <w:r w:rsidRPr="00BE2236">
        <w:rPr>
          <w:rFonts w:ascii="Times New Roman" w:hAnsi="Times New Roman" w:cs="Times New Roman"/>
        </w:rPr>
        <w:t>Die erste Tabelle in Kapitel 2 sieht folgendermaßen au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4104"/>
      </w:tblGrid>
      <w:tr w:rsidR="00EF4718" w:rsidRPr="00BE2236" w14:paraId="7AEFF077" w14:textId="77777777" w:rsidTr="008E75E4">
        <w:tc>
          <w:tcPr>
            <w:tcW w:w="4180" w:type="dxa"/>
          </w:tcPr>
          <w:p w14:paraId="7FDE4349" w14:textId="77777777" w:rsidR="00EF4718" w:rsidRPr="00BE2236" w:rsidRDefault="00EF4718" w:rsidP="008E75E4">
            <w:pPr>
              <w:rPr>
                <w:rFonts w:ascii="Times New Roman" w:hAnsi="Times New Roman" w:cs="Times New Roman"/>
              </w:rPr>
            </w:pPr>
            <w:r w:rsidRPr="00BE2236">
              <w:rPr>
                <w:rFonts w:ascii="Times New Roman" w:hAnsi="Times New Roman" w:cs="Times New Roman"/>
              </w:rPr>
              <w:t>Ich bin die erste Tabelle</w:t>
            </w:r>
          </w:p>
        </w:tc>
        <w:tc>
          <w:tcPr>
            <w:tcW w:w="4180" w:type="dxa"/>
          </w:tcPr>
          <w:p w14:paraId="0CC84AF2" w14:textId="77777777" w:rsidR="00EF4718" w:rsidRPr="00BE2236" w:rsidRDefault="00EF4718" w:rsidP="008E75E4">
            <w:pPr>
              <w:rPr>
                <w:rFonts w:ascii="Times New Roman" w:hAnsi="Times New Roman" w:cs="Times New Roman"/>
              </w:rPr>
            </w:pPr>
            <w:r w:rsidRPr="00BE2236">
              <w:rPr>
                <w:rFonts w:ascii="Times New Roman" w:hAnsi="Times New Roman" w:cs="Times New Roman"/>
              </w:rPr>
              <w:t>In Kapitel 2</w:t>
            </w:r>
          </w:p>
        </w:tc>
      </w:tr>
      <w:tr w:rsidR="00EF4718" w:rsidRPr="00BE2236" w14:paraId="73F4D8BE" w14:textId="77777777" w:rsidTr="008E75E4">
        <w:tc>
          <w:tcPr>
            <w:tcW w:w="4180" w:type="dxa"/>
          </w:tcPr>
          <w:p w14:paraId="61E8FB2A" w14:textId="77777777" w:rsidR="00EF4718" w:rsidRPr="00BE2236" w:rsidRDefault="00EF4718" w:rsidP="008E75E4">
            <w:pPr>
              <w:rPr>
                <w:rFonts w:ascii="Times New Roman" w:hAnsi="Times New Roman" w:cs="Times New Roman"/>
              </w:rPr>
            </w:pPr>
          </w:p>
        </w:tc>
        <w:tc>
          <w:tcPr>
            <w:tcW w:w="4180" w:type="dxa"/>
          </w:tcPr>
          <w:p w14:paraId="41F876DD" w14:textId="77777777" w:rsidR="00EF4718" w:rsidRPr="00BE2236" w:rsidRDefault="00EF4718" w:rsidP="008E75E4">
            <w:pPr>
              <w:keepNext/>
              <w:rPr>
                <w:rFonts w:ascii="Times New Roman" w:hAnsi="Times New Roman" w:cs="Times New Roman"/>
              </w:rPr>
            </w:pPr>
          </w:p>
        </w:tc>
      </w:tr>
    </w:tbl>
    <w:p w14:paraId="132BF6C6" w14:textId="77777777" w:rsidR="00EF4718" w:rsidRPr="00BE2236" w:rsidRDefault="00EF4718" w:rsidP="00EF4718">
      <w:pPr>
        <w:pStyle w:val="Beschriftung"/>
        <w:rPr>
          <w:rFonts w:ascii="Times New Roman" w:hAnsi="Times New Roman" w:cs="Times New Roman"/>
        </w:rPr>
      </w:pPr>
      <w:bookmarkStart w:id="14" w:name="_Toc436913136"/>
      <w:r w:rsidRPr="00BE2236">
        <w:rPr>
          <w:rFonts w:ascii="Times New Roman" w:hAnsi="Times New Roman" w:cs="Times New Roman"/>
        </w:rPr>
        <w:t xml:space="preserve">Tab. </w:t>
      </w:r>
      <w:r w:rsidR="00F76515" w:rsidRPr="00BE2236">
        <w:rPr>
          <w:rFonts w:ascii="Times New Roman" w:hAnsi="Times New Roman" w:cs="Times New Roman"/>
        </w:rPr>
        <w:fldChar w:fldCharType="begin"/>
      </w:r>
      <w:r w:rsidR="00F76515" w:rsidRPr="00BE2236">
        <w:rPr>
          <w:rFonts w:ascii="Times New Roman" w:hAnsi="Times New Roman" w:cs="Times New Roman"/>
        </w:rPr>
        <w:instrText xml:space="preserve"> STYLEREF 1 \s </w:instrText>
      </w:r>
      <w:r w:rsidR="00F76515" w:rsidRPr="00BE2236">
        <w:rPr>
          <w:rFonts w:ascii="Times New Roman" w:hAnsi="Times New Roman" w:cs="Times New Roman"/>
        </w:rPr>
        <w:fldChar w:fldCharType="separate"/>
      </w:r>
      <w:r w:rsidR="000D3BE6" w:rsidRPr="00BE2236">
        <w:rPr>
          <w:rFonts w:ascii="Times New Roman" w:hAnsi="Times New Roman" w:cs="Times New Roman"/>
          <w:noProof/>
        </w:rPr>
        <w:t>2</w:t>
      </w:r>
      <w:r w:rsidR="00F76515" w:rsidRPr="00BE2236">
        <w:rPr>
          <w:rFonts w:ascii="Times New Roman" w:hAnsi="Times New Roman" w:cs="Times New Roman"/>
          <w:noProof/>
        </w:rPr>
        <w:fldChar w:fldCharType="end"/>
      </w:r>
      <w:r w:rsidRPr="00BE2236">
        <w:rPr>
          <w:rFonts w:ascii="Times New Roman" w:hAnsi="Times New Roman" w:cs="Times New Roman"/>
        </w:rPr>
        <w:noBreakHyphen/>
      </w:r>
      <w:r w:rsidR="00F76515" w:rsidRPr="00BE2236">
        <w:rPr>
          <w:rFonts w:ascii="Times New Roman" w:hAnsi="Times New Roman" w:cs="Times New Roman"/>
        </w:rPr>
        <w:fldChar w:fldCharType="begin"/>
      </w:r>
      <w:r w:rsidR="00F76515" w:rsidRPr="00BE2236">
        <w:rPr>
          <w:rFonts w:ascii="Times New Roman" w:hAnsi="Times New Roman" w:cs="Times New Roman"/>
        </w:rPr>
        <w:instrText xml:space="preserve"> SEQ Tab. \* ARABIC \s 1 </w:instrText>
      </w:r>
      <w:r w:rsidR="00F76515" w:rsidRPr="00BE2236">
        <w:rPr>
          <w:rFonts w:ascii="Times New Roman" w:hAnsi="Times New Roman" w:cs="Times New Roman"/>
        </w:rPr>
        <w:fldChar w:fldCharType="separate"/>
      </w:r>
      <w:r w:rsidR="000D3BE6" w:rsidRPr="00BE2236">
        <w:rPr>
          <w:rFonts w:ascii="Times New Roman" w:hAnsi="Times New Roman" w:cs="Times New Roman"/>
          <w:noProof/>
        </w:rPr>
        <w:t>1</w:t>
      </w:r>
      <w:r w:rsidR="00F76515" w:rsidRPr="00BE2236">
        <w:rPr>
          <w:rFonts w:ascii="Times New Roman" w:hAnsi="Times New Roman" w:cs="Times New Roman"/>
          <w:noProof/>
        </w:rPr>
        <w:fldChar w:fldCharType="end"/>
      </w:r>
      <w:r w:rsidRPr="00BE2236">
        <w:rPr>
          <w:rFonts w:ascii="Times New Roman" w:hAnsi="Times New Roman" w:cs="Times New Roman"/>
        </w:rPr>
        <w:t>: Beschriftung Teil 2</w:t>
      </w:r>
      <w:bookmarkEnd w:id="14"/>
    </w:p>
    <w:p w14:paraId="18A6C640" w14:textId="77777777" w:rsidR="00EF4718" w:rsidRPr="00BE2236" w:rsidRDefault="00EF4718" w:rsidP="00EF4718">
      <w:pPr>
        <w:rPr>
          <w:rFonts w:ascii="Times New Roman" w:hAnsi="Times New Roman" w:cs="Times New Roman"/>
        </w:rPr>
      </w:pPr>
    </w:p>
    <w:p w14:paraId="51104131" w14:textId="77777777" w:rsidR="0055790D" w:rsidRPr="00BE2236" w:rsidRDefault="0055790D" w:rsidP="0055790D">
      <w:pPr>
        <w:pStyle w:val="berschrift2"/>
        <w:rPr>
          <w:rFonts w:ascii="Times New Roman" w:hAnsi="Times New Roman" w:cs="Times New Roman"/>
        </w:rPr>
      </w:pPr>
      <w:bookmarkStart w:id="15" w:name="_Toc293402454"/>
      <w:r w:rsidRPr="00BE2236">
        <w:rPr>
          <w:rFonts w:ascii="Times New Roman" w:hAnsi="Times New Roman" w:cs="Times New Roman"/>
        </w:rPr>
        <w:lastRenderedPageBreak/>
        <w:t>Beispiel für Überschriften zweiter Ebene</w:t>
      </w:r>
      <w:bookmarkEnd w:id="15"/>
    </w:p>
    <w:p w14:paraId="77A1DAA0" w14:textId="77777777" w:rsidR="0055790D" w:rsidRPr="00BE2236" w:rsidRDefault="0055790D" w:rsidP="0055790D">
      <w:pPr>
        <w:pStyle w:val="berschrift3"/>
        <w:rPr>
          <w:rFonts w:ascii="Times New Roman" w:hAnsi="Times New Roman" w:cs="Times New Roman"/>
        </w:rPr>
      </w:pPr>
      <w:bookmarkStart w:id="16" w:name="_Toc293402455"/>
      <w:r w:rsidRPr="00BE2236">
        <w:rPr>
          <w:rFonts w:ascii="Times New Roman" w:hAnsi="Times New Roman" w:cs="Times New Roman"/>
        </w:rPr>
        <w:t>Beispiel für Überschriften dritter Ebene</w:t>
      </w:r>
      <w:bookmarkEnd w:id="16"/>
    </w:p>
    <w:p w14:paraId="174D2690" w14:textId="77777777" w:rsidR="0055790D" w:rsidRPr="00BE2236" w:rsidRDefault="0055790D" w:rsidP="0055790D">
      <w:pPr>
        <w:pStyle w:val="berschrift4"/>
        <w:rPr>
          <w:rFonts w:ascii="Times New Roman" w:hAnsi="Times New Roman" w:cs="Times New Roman"/>
        </w:rPr>
      </w:pPr>
      <w:r w:rsidRPr="00BE2236">
        <w:rPr>
          <w:rFonts w:ascii="Times New Roman" w:hAnsi="Times New Roman" w:cs="Times New Roman"/>
        </w:rPr>
        <w:t>Beispiel für Überschriften vierter Ebene</w:t>
      </w:r>
    </w:p>
    <w:p w14:paraId="05CD0E4D" w14:textId="77777777" w:rsidR="0055790D" w:rsidRPr="00BE2236" w:rsidRDefault="0055790D" w:rsidP="0055790D">
      <w:pPr>
        <w:pStyle w:val="berschrift5"/>
        <w:rPr>
          <w:rFonts w:ascii="Times New Roman" w:hAnsi="Times New Roman" w:cs="Times New Roman"/>
        </w:rPr>
      </w:pPr>
      <w:r w:rsidRPr="00BE2236">
        <w:rPr>
          <w:rFonts w:ascii="Times New Roman" w:hAnsi="Times New Roman" w:cs="Times New Roman"/>
        </w:rPr>
        <w:t>Beispiel für Überschriften fünfter Ebene</w:t>
      </w:r>
    </w:p>
    <w:p w14:paraId="26AA44FD" w14:textId="77777777" w:rsidR="00EF4718" w:rsidRPr="00BE2236" w:rsidRDefault="0055790D" w:rsidP="0055790D">
      <w:pPr>
        <w:rPr>
          <w:rFonts w:ascii="Times New Roman" w:hAnsi="Times New Roman" w:cs="Times New Roman"/>
        </w:rPr>
      </w:pPr>
      <w:r w:rsidRPr="00BE2236">
        <w:rPr>
          <w:rFonts w:ascii="Times New Roman" w:hAnsi="Times New Roman" w:cs="Times New Roman"/>
        </w:rPr>
        <w:t>Ich bin ein Fließtext. Fließtexte bitte in diesem Format einfügen.</w:t>
      </w:r>
      <w:r w:rsidR="00EF4718" w:rsidRPr="00BE2236">
        <w:rPr>
          <w:rFonts w:ascii="Times New Roman" w:hAnsi="Times New Roman" w:cs="Times New Roman"/>
        </w:rPr>
        <w:t xml:space="preserve"> Fließtexte bitte in diesem Format einfügen. Fließtexte bitte in diesem Format einfügen. Fließtexte bitte in diesem Format einfügen. Fließtexte bitte in diesem Format einfügen.</w:t>
      </w:r>
    </w:p>
    <w:p w14:paraId="6D256D68" w14:textId="77777777" w:rsidR="0055790D" w:rsidRPr="00BE2236" w:rsidRDefault="0055790D" w:rsidP="0055790D">
      <w:pPr>
        <w:pStyle w:val="berschrift1"/>
        <w:rPr>
          <w:rFonts w:ascii="Times New Roman" w:hAnsi="Times New Roman" w:cs="Times New Roman"/>
        </w:rPr>
      </w:pPr>
      <w:bookmarkStart w:id="17" w:name="_Toc293402456"/>
      <w:r w:rsidRPr="00BE2236">
        <w:rPr>
          <w:rFonts w:ascii="Times New Roman" w:hAnsi="Times New Roman" w:cs="Times New Roman"/>
        </w:rPr>
        <w:t>Verwendung von Literaturquellen</w:t>
      </w:r>
      <w:bookmarkEnd w:id="17"/>
    </w:p>
    <w:p w14:paraId="4FE32445" w14:textId="77777777" w:rsidR="00BC0C9A" w:rsidRPr="00BE2236" w:rsidRDefault="00BC0C9A" w:rsidP="00BC0C9A">
      <w:pPr>
        <w:rPr>
          <w:rFonts w:ascii="Times New Roman" w:hAnsi="Times New Roman" w:cs="Times New Roman"/>
        </w:rPr>
      </w:pPr>
      <w:r w:rsidRPr="00BE2236">
        <w:rPr>
          <w:rFonts w:ascii="Times New Roman" w:hAnsi="Times New Roman" w:cs="Times New Roman"/>
        </w:rPr>
        <w:t xml:space="preserve">Ich bin ein Zitat aus einer Quelle eines einzelnen Autors </w:t>
      </w:r>
      <w:r w:rsidRPr="00BE2236">
        <w:rPr>
          <w:rFonts w:ascii="Times New Roman" w:hAnsi="Times New Roman" w:cs="Times New Roman"/>
        </w:rPr>
        <w:fldChar w:fldCharType="begin"/>
      </w:r>
      <w:r w:rsidR="004A6176" w:rsidRPr="00BE2236">
        <w:rPr>
          <w:rFonts w:ascii="Times New Roman" w:hAnsi="Times New Roman" w:cs="Times New Roman"/>
        </w:rPr>
        <w:instrText xml:space="preserve"> ADDIN EN.CITE &lt;EndNote&gt;&lt;Cite&gt;&lt;Author&gt;Dibbern&lt;/Author&gt;&lt;Year&gt;2007&lt;/Year&gt;&lt;RecNum&gt;1&lt;/RecNum&gt;&lt;Suffix&gt;`, S. 34-58&lt;/Suffix&gt;&lt;DisplayText&gt;(Dibbern 2007, S. 34-58)&lt;/DisplayText&gt;&lt;record&gt;&lt;rec-number&gt;1&lt;/rec-number&gt;&lt;foreign-keys&gt;&lt;key app="EN" db-id="axrpedeer9w0x7easru5t9wd00p92etttp5s" timestamp="0"&gt;1&lt;/key&gt;&lt;/foreign-keys&gt;&lt;ref-type name="Journal Article"&gt;17&lt;/ref-type&gt;&lt;contributors&gt;&lt;authors&gt;&lt;author&gt;Jens Dibbern&lt;/author&gt;&lt;/authors&gt;&lt;/contributors&gt;&lt;titles&gt;&lt;title&gt;Empirical Studies on Information Systems&lt;/title&gt;&lt;secondary-title&gt;Journal of Information Technology and Management&lt;/secondary-title&gt;&lt;/titles&gt;&lt;pages&gt;23-25&lt;/pages&gt;&lt;volume&gt;3&lt;/volume&gt;&lt;number&gt;23&lt;/number&gt;&lt;dates&gt;&lt;year&gt;2007&lt;/year&gt;&lt;/dates&gt;&lt;urls&gt;&lt;/urls&gt;&lt;/record&gt;&lt;/Cite&gt;&lt;/EndNote&gt;</w:instrText>
      </w:r>
      <w:r w:rsidRPr="00BE2236">
        <w:rPr>
          <w:rFonts w:ascii="Times New Roman" w:hAnsi="Times New Roman" w:cs="Times New Roman"/>
        </w:rPr>
        <w:fldChar w:fldCharType="separate"/>
      </w:r>
      <w:r w:rsidRPr="00BE2236">
        <w:rPr>
          <w:rFonts w:ascii="Times New Roman" w:hAnsi="Times New Roman" w:cs="Times New Roman"/>
          <w:noProof/>
        </w:rPr>
        <w:t>(</w:t>
      </w:r>
      <w:hyperlink w:anchor="_ENREF_1" w:tooltip="Dibbern, 2007 #1" w:history="1">
        <w:r w:rsidR="004A6176" w:rsidRPr="00BE2236">
          <w:rPr>
            <w:rFonts w:ascii="Times New Roman" w:hAnsi="Times New Roman" w:cs="Times New Roman"/>
            <w:noProof/>
          </w:rPr>
          <w:t>Dibbern 2007, S. 34-58</w:t>
        </w:r>
      </w:hyperlink>
      <w:r w:rsidRPr="00BE2236">
        <w:rPr>
          <w:rFonts w:ascii="Times New Roman" w:hAnsi="Times New Roman" w:cs="Times New Roman"/>
          <w:noProof/>
        </w:rPr>
        <w:t>)</w:t>
      </w:r>
      <w:r w:rsidRPr="00BE2236">
        <w:rPr>
          <w:rFonts w:ascii="Times New Roman" w:hAnsi="Times New Roman" w:cs="Times New Roman"/>
        </w:rPr>
        <w:fldChar w:fldCharType="end"/>
      </w:r>
      <w:r w:rsidRPr="00BE2236">
        <w:rPr>
          <w:rFonts w:ascii="Times New Roman" w:hAnsi="Times New Roman" w:cs="Times New Roman"/>
        </w:rPr>
        <w:t xml:space="preserve"> Ich bin ein Zitat einer Quelle mit mehreren Autoren </w:t>
      </w:r>
      <w:r w:rsidRPr="00BE2236">
        <w:rPr>
          <w:rFonts w:ascii="Times New Roman" w:hAnsi="Times New Roman" w:cs="Times New Roman"/>
        </w:rPr>
        <w:fldChar w:fldCharType="begin"/>
      </w:r>
      <w:r w:rsidR="004A6176" w:rsidRPr="00BE2236">
        <w:rPr>
          <w:rFonts w:ascii="Times New Roman" w:hAnsi="Times New Roman" w:cs="Times New Roman"/>
        </w:rPr>
        <w:instrText xml:space="preserve"> ADDIN EN.CITE &lt;EndNote&gt;&lt;Cite&gt;&lt;Author&gt;Hess&lt;/Author&gt;&lt;Year&gt;2009&lt;/Year&gt;&lt;RecNum&gt;3&lt;/RecNum&gt;&lt;Suffix&gt;`, S. 12-18&lt;/Suffix&gt;&lt;DisplayText&gt;(Hess et al. 2009, S. 12-18)&lt;/DisplayText&gt;&lt;record&gt;&lt;rec-number&gt;3&lt;/rec-number&gt;&lt;foreign-keys&gt;&lt;key app="EN" db-id="axrpedeer9w0x7easru5t9wd00p92etttp5s" timestamp="0"&gt;3&lt;/key&gt;&lt;/foreign-keys&gt;&lt;ref-type name="Journal Article"&gt;17&lt;/ref-type&gt;&lt;contributors&gt;&lt;authors&gt;&lt;author&gt;Thomas Hess&lt;/author&gt;&lt;author&gt;Johannes Vetter&lt;/author&gt;&lt;author&gt;Jonathan Dörr&lt;/author&gt;&lt;author&gt;Nathalie Kink&lt;/author&gt;&lt;/authors&gt;&lt;/contributors&gt;&lt;titles&gt;&lt;title&gt;Studies in Information Systems&lt;/title&gt;&lt;secondary-title&gt;Journal of Information Technology and Management&lt;/secondary-title&gt;&lt;/titles&gt;&lt;pages&gt;23-47&lt;/pages&gt;&lt;volume&gt;23&lt;/volume&gt;&lt;number&gt;4&lt;/number&gt;&lt;dates&gt;&lt;year&gt;2009&lt;/year&gt;&lt;/dates&gt;&lt;urls&gt;&lt;/urls&gt;&lt;/record&gt;&lt;/Cite&gt;&lt;/EndNote&gt;</w:instrText>
      </w:r>
      <w:r w:rsidRPr="00BE2236">
        <w:rPr>
          <w:rFonts w:ascii="Times New Roman" w:hAnsi="Times New Roman" w:cs="Times New Roman"/>
        </w:rPr>
        <w:fldChar w:fldCharType="separate"/>
      </w:r>
      <w:r w:rsidRPr="00BE2236">
        <w:rPr>
          <w:rFonts w:ascii="Times New Roman" w:hAnsi="Times New Roman" w:cs="Times New Roman"/>
          <w:noProof/>
        </w:rPr>
        <w:t>(</w:t>
      </w:r>
      <w:hyperlink w:anchor="_ENREF_2" w:tooltip="Hess, 2009 #3" w:history="1">
        <w:r w:rsidR="004A6176" w:rsidRPr="00BE2236">
          <w:rPr>
            <w:rFonts w:ascii="Times New Roman" w:hAnsi="Times New Roman" w:cs="Times New Roman"/>
            <w:noProof/>
          </w:rPr>
          <w:t>Hess et al. 2009, S. 12-18</w:t>
        </w:r>
      </w:hyperlink>
      <w:r w:rsidRPr="00BE2236">
        <w:rPr>
          <w:rFonts w:ascii="Times New Roman" w:hAnsi="Times New Roman" w:cs="Times New Roman"/>
          <w:noProof/>
        </w:rPr>
        <w:t>)</w:t>
      </w:r>
      <w:r w:rsidRPr="00BE2236">
        <w:rPr>
          <w:rFonts w:ascii="Times New Roman" w:hAnsi="Times New Roman" w:cs="Times New Roman"/>
        </w:rPr>
        <w:fldChar w:fldCharType="end"/>
      </w:r>
      <w:r w:rsidRPr="00BE2236">
        <w:rPr>
          <w:rFonts w:ascii="Times New Roman" w:hAnsi="Times New Roman" w:cs="Times New Roman"/>
        </w:rPr>
        <w:t>.</w:t>
      </w:r>
    </w:p>
    <w:p w14:paraId="57F33DB6" w14:textId="77777777" w:rsidR="00BC0C9A" w:rsidRPr="00BE2236" w:rsidRDefault="00BC0C9A" w:rsidP="00BC0C9A">
      <w:pPr>
        <w:rPr>
          <w:rFonts w:ascii="Times New Roman" w:hAnsi="Times New Roman" w:cs="Times New Roman"/>
        </w:rPr>
      </w:pPr>
      <w:r w:rsidRPr="00BE2236">
        <w:rPr>
          <w:rFonts w:ascii="Times New Roman" w:hAnsi="Times New Roman" w:cs="Times New Roman"/>
        </w:rPr>
        <w:t xml:space="preserve">Outsourcing </w:t>
      </w:r>
      <w:r w:rsidRPr="00BE2236">
        <w:rPr>
          <w:rFonts w:ascii="Times New Roman" w:hAnsi="Times New Roman" w:cs="Times New Roman"/>
        </w:rPr>
        <w:fldChar w:fldCharType="begin"/>
      </w:r>
      <w:r w:rsidR="004A6176" w:rsidRPr="00BE2236">
        <w:rPr>
          <w:rFonts w:ascii="Times New Roman" w:hAnsi="Times New Roman" w:cs="Times New Roman"/>
        </w:rPr>
        <w:instrText xml:space="preserve"> ADDIN EN.CITE &lt;EndNote&gt;&lt;Cite&gt;&lt;Author&gt;Dibbern&lt;/Author&gt;&lt;Year&gt;2007&lt;/Year&gt;&lt;RecNum&gt;1&lt;/RecNum&gt;&lt;Suffix&gt;`, S. 15-47&lt;/Suffix&gt;&lt;DisplayText&gt;(Dibbern 2007, S. 15-47)&lt;/DisplayText&gt;&lt;record&gt;&lt;rec-number&gt;1&lt;/rec-number&gt;&lt;foreign-keys&gt;&lt;key app="EN" db-id="axrpedeer9w0x7easru5t9wd00p92etttp5s" timestamp="0"&gt;1&lt;/key&gt;&lt;/foreign-keys&gt;&lt;ref-type name="Journal Article"&gt;17&lt;/ref-type&gt;&lt;contributors&gt;&lt;authors&gt;&lt;author&gt;Jens Dibbern&lt;/author&gt;&lt;/authors&gt;&lt;/contributors&gt;&lt;titles&gt;&lt;title&gt;Empirical Studies on Information Systems&lt;/title&gt;&lt;secondary-title&gt;Journal of Information Technology and Management&lt;/secondary-title&gt;&lt;/titles&gt;&lt;pages&gt;23-25&lt;/pages&gt;&lt;volume&gt;3&lt;/volume&gt;&lt;number&gt;23&lt;/number&gt;&lt;dates&gt;&lt;year&gt;2007&lt;/year&gt;&lt;/dates&gt;&lt;urls&gt;&lt;/urls&gt;&lt;/record&gt;&lt;/Cite&gt;&lt;/EndNote&gt;</w:instrText>
      </w:r>
      <w:r w:rsidRPr="00BE2236">
        <w:rPr>
          <w:rFonts w:ascii="Times New Roman" w:hAnsi="Times New Roman" w:cs="Times New Roman"/>
        </w:rPr>
        <w:fldChar w:fldCharType="separate"/>
      </w:r>
      <w:r w:rsidRPr="00BE2236">
        <w:rPr>
          <w:rFonts w:ascii="Times New Roman" w:hAnsi="Times New Roman" w:cs="Times New Roman"/>
          <w:noProof/>
        </w:rPr>
        <w:t>(</w:t>
      </w:r>
      <w:hyperlink w:anchor="_ENREF_1" w:tooltip="Dibbern, 2007 #1" w:history="1">
        <w:r w:rsidR="004A6176" w:rsidRPr="00BE2236">
          <w:rPr>
            <w:rFonts w:ascii="Times New Roman" w:hAnsi="Times New Roman" w:cs="Times New Roman"/>
            <w:noProof/>
          </w:rPr>
          <w:t>Dibbern 2007, S. 15-47</w:t>
        </w:r>
      </w:hyperlink>
      <w:r w:rsidRPr="00BE2236">
        <w:rPr>
          <w:rFonts w:ascii="Times New Roman" w:hAnsi="Times New Roman" w:cs="Times New Roman"/>
          <w:noProof/>
        </w:rPr>
        <w:t>)</w:t>
      </w:r>
      <w:r w:rsidRPr="00BE2236">
        <w:rPr>
          <w:rFonts w:ascii="Times New Roman" w:hAnsi="Times New Roman" w:cs="Times New Roman"/>
        </w:rPr>
        <w:fldChar w:fldCharType="end"/>
      </w:r>
      <w:r w:rsidRPr="00BE2236">
        <w:rPr>
          <w:rFonts w:ascii="Times New Roman" w:hAnsi="Times New Roman" w:cs="Times New Roman"/>
        </w:rPr>
        <w:t>, ist das einzige Wort, auf das sich das Zitat bezieht. Deshalb wird die Fußnote direkt an diesem Wort angefügt.</w:t>
      </w:r>
    </w:p>
    <w:p w14:paraId="2993565F" w14:textId="77777777" w:rsidR="00BC0C9A" w:rsidRPr="00BE2236" w:rsidRDefault="00BC0C9A" w:rsidP="00BC0C9A">
      <w:pPr>
        <w:rPr>
          <w:rFonts w:ascii="Times New Roman" w:hAnsi="Times New Roman" w:cs="Times New Roman"/>
        </w:rPr>
      </w:pPr>
      <w:r w:rsidRPr="00BE2236">
        <w:rPr>
          <w:rFonts w:ascii="Times New Roman" w:hAnsi="Times New Roman" w:cs="Times New Roman"/>
        </w:rPr>
        <w:t xml:space="preserve">„Ich bin ein wörtliches Zitat“ </w:t>
      </w:r>
      <w:r w:rsidRPr="00BE2236">
        <w:rPr>
          <w:rFonts w:ascii="Times New Roman" w:hAnsi="Times New Roman" w:cs="Times New Roman"/>
        </w:rPr>
        <w:fldChar w:fldCharType="begin"/>
      </w:r>
      <w:r w:rsidR="004A6176" w:rsidRPr="00BE2236">
        <w:rPr>
          <w:rFonts w:ascii="Times New Roman" w:hAnsi="Times New Roman" w:cs="Times New Roman"/>
        </w:rPr>
        <w:instrText xml:space="preserve"> ADDIN EN.CITE &lt;EndNote&gt;&lt;Cite&gt;&lt;Author&gt;Picot&lt;/Author&gt;&lt;Year&gt;2008&lt;/Year&gt;&lt;RecNum&gt;2&lt;/RecNum&gt;&lt;Suffix&gt;`, S. 11&lt;/Suffix&gt;&lt;DisplayText&gt;(Picot und Hess 2008, S. 11)&lt;/DisplayText&gt;&lt;record&gt;&lt;rec-number&gt;2&lt;/rec-number&gt;&lt;foreign-keys&gt;&lt;key app="EN" db-id="axrpedeer9w0x7easru5t9wd00p92etttp5s" timestamp="0"&gt;2&lt;/key&gt;&lt;/foreign-keys&gt;&lt;ref-type name="Book Section"&gt;5&lt;/ref-type&gt;&lt;contributors&gt;&lt;authors&gt;&lt;author&gt;Arnold Picot&lt;/author&gt;&lt;author&gt;Thomas Hess&lt;/author&gt;&lt;/authors&gt;&lt;secondary-authors&gt;&lt;author&gt;Arnold Picot&lt;/author&gt;&lt;/secondary-authors&gt;&lt;/contributors&gt;&lt;titles&gt;&lt;title&gt;Information, Organization and Management&lt;/title&gt;&lt;secondary-title&gt;Information, Organization and Management Enzeklopädie&lt;/secondary-title&gt;&lt;/titles&gt;&lt;pages&gt;12-255&lt;/pages&gt;&lt;volume&gt;2. erweiterte Auflage&lt;/volume&gt;&lt;edition&gt;3&lt;/edition&gt;&lt;dates&gt;&lt;year&gt;2008&lt;/year&gt;&lt;/dates&gt;&lt;pub-location&gt;München&lt;/pub-location&gt;&lt;urls&gt;&lt;/urls&gt;&lt;/record&gt;&lt;/Cite&gt;&lt;/EndNote&gt;</w:instrText>
      </w:r>
      <w:r w:rsidRPr="00BE2236">
        <w:rPr>
          <w:rFonts w:ascii="Times New Roman" w:hAnsi="Times New Roman" w:cs="Times New Roman"/>
        </w:rPr>
        <w:fldChar w:fldCharType="separate"/>
      </w:r>
      <w:r w:rsidRPr="00BE2236">
        <w:rPr>
          <w:rFonts w:ascii="Times New Roman" w:hAnsi="Times New Roman" w:cs="Times New Roman"/>
          <w:noProof/>
        </w:rPr>
        <w:t>(</w:t>
      </w:r>
      <w:hyperlink w:anchor="_ENREF_5" w:tooltip="Picot, 2008 #2" w:history="1">
        <w:r w:rsidR="004A6176" w:rsidRPr="00BE2236">
          <w:rPr>
            <w:rFonts w:ascii="Times New Roman" w:hAnsi="Times New Roman" w:cs="Times New Roman"/>
            <w:noProof/>
          </w:rPr>
          <w:t>Picot und Hess 2008, S. 11</w:t>
        </w:r>
      </w:hyperlink>
      <w:r w:rsidRPr="00BE2236">
        <w:rPr>
          <w:rFonts w:ascii="Times New Roman" w:hAnsi="Times New Roman" w:cs="Times New Roman"/>
          <w:noProof/>
        </w:rPr>
        <w:t>)</w:t>
      </w:r>
      <w:r w:rsidRPr="00BE2236">
        <w:rPr>
          <w:rFonts w:ascii="Times New Roman" w:hAnsi="Times New Roman" w:cs="Times New Roman"/>
        </w:rPr>
        <w:fldChar w:fldCharType="end"/>
      </w:r>
      <w:r w:rsidRPr="00BE2236">
        <w:rPr>
          <w:rFonts w:ascii="Times New Roman" w:hAnsi="Times New Roman" w:cs="Times New Roman"/>
        </w:rPr>
        <w:t>. Wörtliche Zitate werden in Anführungszeichen geschrieben und die Quellenangabe (in jedem Fall mit Seitenangabe) erfolgt direkt nach Ende des Zitats.</w:t>
      </w:r>
    </w:p>
    <w:p w14:paraId="14653988" w14:textId="77777777" w:rsidR="00BC0C9A" w:rsidRPr="00BE2236" w:rsidRDefault="00BC0C9A" w:rsidP="00BC0C9A">
      <w:pPr>
        <w:rPr>
          <w:rFonts w:ascii="Times New Roman" w:hAnsi="Times New Roman" w:cs="Times New Roman"/>
        </w:rPr>
      </w:pPr>
      <w:r w:rsidRPr="00BE2236">
        <w:rPr>
          <w:rFonts w:ascii="Times New Roman" w:hAnsi="Times New Roman" w:cs="Times New Roman"/>
        </w:rPr>
        <w:t xml:space="preserve">Der von </w:t>
      </w:r>
      <w:hyperlink w:anchor="_ENREF_5" w:tooltip="Picot, 2008 #2" w:history="1">
        <w:r w:rsidR="004A6176" w:rsidRPr="00BE2236">
          <w:rPr>
            <w:rFonts w:ascii="Times New Roman" w:hAnsi="Times New Roman" w:cs="Times New Roman"/>
          </w:rPr>
          <w:fldChar w:fldCharType="begin"/>
        </w:r>
        <w:r w:rsidR="004A6176" w:rsidRPr="00BE2236">
          <w:rPr>
            <w:rFonts w:ascii="Times New Roman" w:hAnsi="Times New Roman" w:cs="Times New Roman"/>
          </w:rPr>
          <w:instrText xml:space="preserve"> ADDIN EN.CITE &lt;EndNote&gt;&lt;Cite AuthorYear="1"&gt;&lt;Author&gt;Picot&lt;/Author&gt;&lt;Year&gt;2008&lt;/Year&gt;&lt;RecNum&gt;2&lt;/RecNum&gt;&lt;Suffix&gt;`, S.11&lt;/Suffix&gt;&lt;DisplayText&gt;Picot und Hess (2008, S.11)&lt;/DisplayText&gt;&lt;record&gt;&lt;rec-number&gt;2&lt;/rec-number&gt;&lt;foreign-keys&gt;&lt;key app="EN" db-id="axrpedeer9w0x7easru5t9wd00p92etttp5s" timestamp="0"&gt;2&lt;/key&gt;&lt;/foreign-keys&gt;&lt;ref-type name="Book Section"&gt;5&lt;/ref-type&gt;&lt;contributors&gt;&lt;authors&gt;&lt;author&gt;Arnold Picot&lt;/author&gt;&lt;author&gt;Thomas Hess&lt;/author&gt;&lt;/authors&gt;&lt;secondary-authors&gt;&lt;author&gt;Arnold Picot&lt;/author&gt;&lt;/secondary-authors&gt;&lt;/contributors&gt;&lt;titles&gt;&lt;title&gt;Information, Organization and Management&lt;/title&gt;&lt;secondary-title&gt;Information, Organization and Management Enzeklopädie&lt;/secondary-title&gt;&lt;/titles&gt;&lt;pages&gt;12-255&lt;/pages&gt;&lt;volume&gt;2. erweiterte Auflage&lt;/volume&gt;&lt;edition&gt;3&lt;/edition&gt;&lt;dates&gt;&lt;year&gt;2008&lt;/year&gt;&lt;/dates&gt;&lt;pub-location&gt;München&lt;/pub-location&gt;&lt;urls&gt;&lt;/urls&gt;&lt;/record&gt;&lt;/Cite&gt;&lt;/EndNote&gt;</w:instrText>
        </w:r>
        <w:r w:rsidR="004A6176" w:rsidRPr="00BE2236">
          <w:rPr>
            <w:rFonts w:ascii="Times New Roman" w:hAnsi="Times New Roman" w:cs="Times New Roman"/>
          </w:rPr>
          <w:fldChar w:fldCharType="separate"/>
        </w:r>
        <w:r w:rsidR="004A6176" w:rsidRPr="00BE2236">
          <w:rPr>
            <w:rFonts w:ascii="Times New Roman" w:hAnsi="Times New Roman" w:cs="Times New Roman"/>
            <w:noProof/>
          </w:rPr>
          <w:t>Picot und Hess (2008, S.11)</w:t>
        </w:r>
        <w:r w:rsidR="004A6176" w:rsidRPr="00BE2236">
          <w:rPr>
            <w:rFonts w:ascii="Times New Roman" w:hAnsi="Times New Roman" w:cs="Times New Roman"/>
          </w:rPr>
          <w:fldChar w:fldCharType="end"/>
        </w:r>
      </w:hyperlink>
      <w:r w:rsidRPr="00BE2236">
        <w:rPr>
          <w:rFonts w:ascii="Times New Roman" w:hAnsi="Times New Roman" w:cs="Times New Roman"/>
        </w:rPr>
        <w:t xml:space="preserve"> definierte Organisationsbegriff bezieht sich insb. auf neue Medien. Auf diese Weise können Sie einen Autor direkt in Ihren Satz mit einbeziehen.</w:t>
      </w:r>
    </w:p>
    <w:p w14:paraId="0A5CC0AB" w14:textId="77777777" w:rsidR="004A6176" w:rsidRPr="00BE2236" w:rsidRDefault="004A6176" w:rsidP="004A6176">
      <w:pPr>
        <w:rPr>
          <w:rFonts w:ascii="Times New Roman" w:hAnsi="Times New Roman" w:cs="Times New Roman"/>
        </w:rPr>
      </w:pPr>
      <w:r w:rsidRPr="00BE2236">
        <w:rPr>
          <w:rFonts w:ascii="Times New Roman" w:hAnsi="Times New Roman" w:cs="Times New Roman"/>
        </w:rPr>
        <w:t xml:space="preserve">Ein Konferenzbeitrag wie etwa </w:t>
      </w:r>
      <w:hyperlink w:anchor="_ENREF_3" w:tooltip="Kaltenecker, 2014 #5" w:history="1">
        <w:r w:rsidRPr="00BE2236">
          <w:rPr>
            <w:rFonts w:ascii="Times New Roman" w:hAnsi="Times New Roman" w:cs="Times New Roman"/>
          </w:rPr>
          <w:fldChar w:fldCharType="begin"/>
        </w:r>
        <w:r w:rsidRPr="00BE2236">
          <w:rPr>
            <w:rFonts w:ascii="Times New Roman" w:hAnsi="Times New Roman" w:cs="Times New Roman"/>
          </w:rPr>
          <w:instrText xml:space="preserve"> ADDIN EN.CITE &lt;EndNote&gt;&lt;Cite AuthorYear="1"&gt;&lt;Author&gt;Kaltenecker&lt;/Author&gt;&lt;Year&gt;2014&lt;/Year&gt;&lt;RecNum&gt;5&lt;/RecNum&gt;&lt;DisplayText&gt;Kaltenecker und Hess (2014)&lt;/DisplayText&gt;&lt;record&gt;&lt;rec-number&gt;5&lt;/rec-number&gt;&lt;foreign-keys&gt;&lt;key app="EN" db-id="axrpedeer9w0x7easru5t9wd00p92etttp5s" timestamp="1449145833"&gt;5&lt;/key&gt;&lt;/foreign-keys&gt;&lt;ref-type name="Conference Proceedings"&gt;10&lt;/ref-type&gt;&lt;contributors&gt;&lt;authors&gt;&lt;author&gt;Natalie Kaltenecker&lt;/author&gt;&lt;author&gt;Thomas Hess&lt;/author&gt;&lt;/authors&gt;&lt;/contributors&gt;&lt;titles&gt;&lt;title&gt;From On-Premises to On-Demand: Learning from two Cases of Transformation of Software Companies&lt;/title&gt;&lt;secondary-title&gt;Proceedings of the 22nd European Conference on Information Systems (ECIS)&lt;/secondary-title&gt;&lt;/titles&gt;&lt;pages&gt;1-15&lt;/pages&gt;&lt;dates&gt;&lt;year&gt;2014&lt;/year&gt;&lt;/dates&gt;&lt;pub-location&gt;Tel Aviv, Israel&lt;/pub-location&gt;&lt;urls&gt;&lt;/urls&gt;&lt;/record&gt;&lt;/Cite&gt;&lt;/EndNote&gt;</w:instrText>
        </w:r>
        <w:r w:rsidRPr="00BE2236">
          <w:rPr>
            <w:rFonts w:ascii="Times New Roman" w:hAnsi="Times New Roman" w:cs="Times New Roman"/>
          </w:rPr>
          <w:fldChar w:fldCharType="separate"/>
        </w:r>
        <w:r w:rsidRPr="00BE2236">
          <w:rPr>
            <w:rFonts w:ascii="Times New Roman" w:hAnsi="Times New Roman" w:cs="Times New Roman"/>
            <w:noProof/>
          </w:rPr>
          <w:t>Kaltenecker und Hess (2014)</w:t>
        </w:r>
        <w:r w:rsidRPr="00BE2236">
          <w:rPr>
            <w:rFonts w:ascii="Times New Roman" w:hAnsi="Times New Roman" w:cs="Times New Roman"/>
          </w:rPr>
          <w:fldChar w:fldCharType="end"/>
        </w:r>
      </w:hyperlink>
      <w:r w:rsidRPr="00BE2236">
        <w:rPr>
          <w:rFonts w:ascii="Times New Roman" w:hAnsi="Times New Roman" w:cs="Times New Roman"/>
        </w:rPr>
        <w:t xml:space="preserve"> ist ähnlich zu zitieren wie Zeitschriftenartikel, jedoch sind weitere Angaben wie die konkrete Konferenz und der Tagungsort notwendig. Falls sich in einem Konferenzbeitrag keine Seitenangabe finden lässt, kann deren Angabe ausbleiben.</w:t>
      </w:r>
    </w:p>
    <w:p w14:paraId="235824AF" w14:textId="77777777" w:rsidR="00BC0C9A" w:rsidRPr="00BE2236" w:rsidRDefault="00BC0C9A" w:rsidP="00BC0C9A">
      <w:pPr>
        <w:rPr>
          <w:rFonts w:ascii="Times New Roman" w:hAnsi="Times New Roman" w:cs="Times New Roman"/>
        </w:rPr>
      </w:pPr>
      <w:r w:rsidRPr="00BE2236">
        <w:rPr>
          <w:rFonts w:ascii="Times New Roman" w:hAnsi="Times New Roman" w:cs="Times New Roman"/>
        </w:rPr>
        <w:t xml:space="preserve">Ich bin eine Online-Quelle </w:t>
      </w:r>
      <w:r w:rsidRPr="00BE2236">
        <w:rPr>
          <w:rFonts w:ascii="Times New Roman" w:hAnsi="Times New Roman" w:cs="Times New Roman"/>
        </w:rPr>
        <w:fldChar w:fldCharType="begin">
          <w:fldData xml:space="preserve">PEVuZE5vdGU+PENpdGU+PEF1dGhvcj5LbMO2cHBlbDwvQXV0aG9yPjxZZWFyPjIwMDk8L1llYXI+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</w:fldData>
        </w:fldChar>
      </w:r>
      <w:r w:rsidR="004A6176" w:rsidRPr="00BE2236">
        <w:rPr>
          <w:rFonts w:ascii="Times New Roman" w:hAnsi="Times New Roman" w:cs="Times New Roman"/>
        </w:rPr>
        <w:instrText xml:space="preserve"> ADDIN EN.CITE </w:instrText>
      </w:r>
      <w:r w:rsidR="004A6176" w:rsidRPr="00BE2236">
        <w:rPr>
          <w:rFonts w:ascii="Times New Roman" w:hAnsi="Times New Roman" w:cs="Times New Roman"/>
        </w:rPr>
        <w:fldChar w:fldCharType="begin">
          <w:fldData xml:space="preserve">PEVuZE5vdGU+PENpdGU+PEF1dGhvcj5LbMO2cHBlbDwvQXV0aG9yPjxZZWFyPjIwMDk8L1llYXI+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</w:fldData>
        </w:fldChar>
      </w:r>
      <w:r w:rsidR="004A6176" w:rsidRPr="00BE2236">
        <w:rPr>
          <w:rFonts w:ascii="Times New Roman" w:hAnsi="Times New Roman" w:cs="Times New Roman"/>
        </w:rPr>
        <w:instrText xml:space="preserve"> ADDIN EN.CITE.DATA </w:instrText>
      </w:r>
      <w:r w:rsidR="004A6176" w:rsidRPr="00BE2236">
        <w:rPr>
          <w:rFonts w:ascii="Times New Roman" w:hAnsi="Times New Roman" w:cs="Times New Roman"/>
        </w:rPr>
      </w:r>
      <w:r w:rsidR="004A6176" w:rsidRPr="00BE2236">
        <w:rPr>
          <w:rFonts w:ascii="Times New Roman" w:hAnsi="Times New Roman" w:cs="Times New Roman"/>
        </w:rPr>
        <w:fldChar w:fldCharType="end"/>
      </w:r>
      <w:r w:rsidRPr="00BE2236">
        <w:rPr>
          <w:rFonts w:ascii="Times New Roman" w:hAnsi="Times New Roman" w:cs="Times New Roman"/>
        </w:rPr>
      </w:r>
      <w:r w:rsidRPr="00BE2236">
        <w:rPr>
          <w:rFonts w:ascii="Times New Roman" w:hAnsi="Times New Roman" w:cs="Times New Roman"/>
        </w:rPr>
        <w:fldChar w:fldCharType="separate"/>
      </w:r>
      <w:r w:rsidRPr="00BE2236">
        <w:rPr>
          <w:rFonts w:ascii="Times New Roman" w:hAnsi="Times New Roman" w:cs="Times New Roman"/>
          <w:noProof/>
        </w:rPr>
        <w:t>(</w:t>
      </w:r>
      <w:hyperlink w:anchor="_ENREF_4" w:tooltip="Klöppel, 2009 #4" w:history="1">
        <w:r w:rsidR="004A6176" w:rsidRPr="00BE2236">
          <w:rPr>
            <w:rFonts w:ascii="Times New Roman" w:hAnsi="Times New Roman" w:cs="Times New Roman"/>
            <w:noProof/>
          </w:rPr>
          <w:t>Klöppel 2009</w:t>
        </w:r>
      </w:hyperlink>
      <w:r w:rsidRPr="00BE2236">
        <w:rPr>
          <w:rFonts w:ascii="Times New Roman" w:hAnsi="Times New Roman" w:cs="Times New Roman"/>
          <w:noProof/>
        </w:rPr>
        <w:t>)</w:t>
      </w:r>
      <w:r w:rsidRPr="00BE2236">
        <w:rPr>
          <w:rFonts w:ascii="Times New Roman" w:hAnsi="Times New Roman" w:cs="Times New Roman"/>
        </w:rPr>
        <w:fldChar w:fldCharType="end"/>
      </w:r>
      <w:r w:rsidRPr="00BE2236">
        <w:rPr>
          <w:rFonts w:ascii="Times New Roman" w:hAnsi="Times New Roman" w:cs="Times New Roman"/>
        </w:rPr>
        <w:t>. Online-Quellen sind anzugeben wie Bücher oder Zeitschriften. Die Jahresangabe bezieht jedoch auf den Abruf der Quelle. Eine Seitenangabe wird hier nicht benötigt.</w:t>
      </w:r>
    </w:p>
    <w:p w14:paraId="078408C5" w14:textId="77777777" w:rsidR="0055790D" w:rsidRPr="00BE2236" w:rsidRDefault="0055790D" w:rsidP="00D303FC">
      <w:pPr>
        <w:rPr>
          <w:rFonts w:ascii="Times New Roman" w:hAnsi="Times New Roman" w:cs="Times New Roman"/>
        </w:rPr>
      </w:pPr>
    </w:p>
    <w:p w14:paraId="6F513412" w14:textId="77777777" w:rsidR="0055790D" w:rsidRPr="00BE2236" w:rsidRDefault="0055790D" w:rsidP="00D303FC">
      <w:pPr>
        <w:rPr>
          <w:rFonts w:ascii="Times New Roman" w:hAnsi="Times New Roman" w:cs="Times New Roman"/>
        </w:rPr>
      </w:pPr>
    </w:p>
    <w:bookmarkEnd w:id="12"/>
    <w:bookmarkEnd w:id="13"/>
    <w:p w14:paraId="194793D2" w14:textId="77777777" w:rsidR="00B72BF7" w:rsidRPr="00BE2236" w:rsidRDefault="00B72BF7" w:rsidP="00B72BF7">
      <w:pPr>
        <w:rPr>
          <w:rFonts w:ascii="Times New Roman" w:hAnsi="Times New Roman" w:cs="Times New Roman"/>
        </w:rPr>
        <w:sectPr w:rsidR="00B72BF7" w:rsidRPr="00BE2236" w:rsidSect="00204880">
          <w:headerReference w:type="default" r:id="rId14"/>
          <w:pgSz w:w="11906" w:h="16838" w:code="9"/>
          <w:pgMar w:top="1134" w:right="1418" w:bottom="567" w:left="2268" w:header="567" w:footer="567" w:gutter="0"/>
          <w:cols w:space="708"/>
          <w:docGrid w:linePitch="360"/>
        </w:sectPr>
      </w:pPr>
    </w:p>
    <w:p w14:paraId="69FEADBD" w14:textId="77777777" w:rsidR="003F6103" w:rsidRPr="00BE2236" w:rsidRDefault="009706FA" w:rsidP="00DC41D9">
      <w:pPr>
        <w:pStyle w:val="Verzeichnisberschrift"/>
        <w:rPr>
          <w:rFonts w:ascii="Times New Roman" w:hAnsi="Times New Roman" w:cs="Times New Roman"/>
        </w:rPr>
      </w:pPr>
      <w:bookmarkStart w:id="18" w:name="_Toc227687128"/>
      <w:bookmarkStart w:id="19" w:name="_Toc293402457"/>
      <w:r w:rsidRPr="00BE2236">
        <w:rPr>
          <w:rFonts w:ascii="Times New Roman" w:hAnsi="Times New Roman" w:cs="Times New Roman"/>
        </w:rPr>
        <w:lastRenderedPageBreak/>
        <w:t>Literaturverzeichnis</w:t>
      </w:r>
      <w:bookmarkEnd w:id="18"/>
      <w:bookmarkEnd w:id="19"/>
    </w:p>
    <w:p w14:paraId="6A5C0C51" w14:textId="77777777" w:rsidR="004A6176" w:rsidRPr="00BE2236" w:rsidRDefault="003F6103" w:rsidP="004A6176">
      <w:pPr>
        <w:pStyle w:val="EndNoteBibliography"/>
        <w:ind w:left="720" w:hanging="720"/>
        <w:rPr>
          <w:rFonts w:ascii="Times New Roman" w:hAnsi="Times New Roman" w:cs="Times New Roman"/>
        </w:rPr>
      </w:pPr>
      <w:r w:rsidRPr="00BE2236">
        <w:rPr>
          <w:rFonts w:ascii="Times New Roman" w:hAnsi="Times New Roman" w:cs="Times New Roman"/>
        </w:rPr>
        <w:fldChar w:fldCharType="begin"/>
      </w:r>
      <w:r w:rsidRPr="00BE2236">
        <w:rPr>
          <w:rFonts w:ascii="Times New Roman" w:hAnsi="Times New Roman" w:cs="Times New Roman"/>
        </w:rPr>
        <w:instrText xml:space="preserve"> ADDIN EN.REFLIST </w:instrText>
      </w:r>
      <w:r w:rsidRPr="00BE2236">
        <w:rPr>
          <w:rFonts w:ascii="Times New Roman" w:hAnsi="Times New Roman" w:cs="Times New Roman"/>
        </w:rPr>
        <w:fldChar w:fldCharType="separate"/>
      </w:r>
      <w:bookmarkStart w:id="20" w:name="_ENREF_1"/>
      <w:r w:rsidR="004A6176" w:rsidRPr="00BE2236">
        <w:rPr>
          <w:rFonts w:ascii="Times New Roman" w:hAnsi="Times New Roman" w:cs="Times New Roman"/>
        </w:rPr>
        <w:t xml:space="preserve">Dibbern, J. 2007. "Empirical Studies on Information Systems," </w:t>
      </w:r>
      <w:r w:rsidR="004A6176" w:rsidRPr="00BE2236">
        <w:rPr>
          <w:rFonts w:ascii="Times New Roman" w:hAnsi="Times New Roman" w:cs="Times New Roman"/>
          <w:i/>
        </w:rPr>
        <w:t>Journal of Information Technology and Management</w:t>
      </w:r>
      <w:r w:rsidR="004A6176" w:rsidRPr="00BE2236">
        <w:rPr>
          <w:rFonts w:ascii="Times New Roman" w:hAnsi="Times New Roman" w:cs="Times New Roman"/>
        </w:rPr>
        <w:t xml:space="preserve"> (3:23), S. 23-25.</w:t>
      </w:r>
      <w:bookmarkEnd w:id="20"/>
    </w:p>
    <w:p w14:paraId="68516567" w14:textId="77777777" w:rsidR="004A6176" w:rsidRPr="00BE2236" w:rsidRDefault="004A6176" w:rsidP="004A6176">
      <w:pPr>
        <w:pStyle w:val="EndNoteBibliography"/>
        <w:ind w:left="720" w:hanging="720"/>
        <w:rPr>
          <w:rFonts w:ascii="Times New Roman" w:hAnsi="Times New Roman" w:cs="Times New Roman"/>
          <w:lang w:val="en-US"/>
        </w:rPr>
      </w:pPr>
      <w:bookmarkStart w:id="21" w:name="_ENREF_2"/>
      <w:r w:rsidRPr="00BE2236">
        <w:rPr>
          <w:rFonts w:ascii="Times New Roman" w:hAnsi="Times New Roman" w:cs="Times New Roman"/>
        </w:rPr>
        <w:t xml:space="preserve">Hess, T., Vetter, J., Dörr, J., und Kink, N. 2009. </w:t>
      </w:r>
      <w:r w:rsidRPr="00BE2236">
        <w:rPr>
          <w:rFonts w:ascii="Times New Roman" w:hAnsi="Times New Roman" w:cs="Times New Roman"/>
          <w:lang w:val="en-US"/>
        </w:rPr>
        <w:t xml:space="preserve">"Studies in Information Systems," </w:t>
      </w:r>
      <w:r w:rsidRPr="00BE2236">
        <w:rPr>
          <w:rFonts w:ascii="Times New Roman" w:hAnsi="Times New Roman" w:cs="Times New Roman"/>
          <w:i/>
          <w:lang w:val="en-US"/>
        </w:rPr>
        <w:t>Journal of Information Technology and Management</w:t>
      </w:r>
      <w:r w:rsidRPr="00BE2236">
        <w:rPr>
          <w:rFonts w:ascii="Times New Roman" w:hAnsi="Times New Roman" w:cs="Times New Roman"/>
          <w:lang w:val="en-US"/>
        </w:rPr>
        <w:t xml:space="preserve"> (23:4), S. 23-47.</w:t>
      </w:r>
      <w:bookmarkEnd w:id="21"/>
    </w:p>
    <w:p w14:paraId="15AC026D" w14:textId="77777777" w:rsidR="004A6176" w:rsidRPr="00BE2236" w:rsidRDefault="004A6176" w:rsidP="004A6176">
      <w:pPr>
        <w:pStyle w:val="EndNoteBibliography"/>
        <w:ind w:left="720" w:hanging="720"/>
        <w:rPr>
          <w:rFonts w:ascii="Times New Roman" w:hAnsi="Times New Roman" w:cs="Times New Roman"/>
          <w:lang w:val="en-US"/>
        </w:rPr>
      </w:pPr>
      <w:bookmarkStart w:id="22" w:name="_ENREF_3"/>
      <w:r w:rsidRPr="00BE2236">
        <w:rPr>
          <w:rFonts w:ascii="Times New Roman" w:hAnsi="Times New Roman" w:cs="Times New Roman"/>
        </w:rPr>
        <w:t xml:space="preserve">Kaltenecker, N., und Hess, T. 2014. </w:t>
      </w:r>
      <w:r w:rsidRPr="00BE2236">
        <w:rPr>
          <w:rFonts w:ascii="Times New Roman" w:hAnsi="Times New Roman" w:cs="Times New Roman"/>
          <w:lang w:val="en-US"/>
        </w:rPr>
        <w:t xml:space="preserve">"From On-Premises to On-Demand: Learning from two Cases of Transformation of Software Companies," </w:t>
      </w:r>
      <w:r w:rsidRPr="00BE2236">
        <w:rPr>
          <w:rFonts w:ascii="Times New Roman" w:hAnsi="Times New Roman" w:cs="Times New Roman"/>
          <w:i/>
          <w:lang w:val="en-US"/>
        </w:rPr>
        <w:t>Proceedings of the 22nd European Conference on Information Systems (ECIS)</w:t>
      </w:r>
      <w:r w:rsidRPr="00BE2236">
        <w:rPr>
          <w:rFonts w:ascii="Times New Roman" w:hAnsi="Times New Roman" w:cs="Times New Roman"/>
          <w:lang w:val="en-US"/>
        </w:rPr>
        <w:t>, Tel Aviv, Israel, S. 1-15.</w:t>
      </w:r>
      <w:bookmarkEnd w:id="22"/>
    </w:p>
    <w:p w14:paraId="02E5D98E" w14:textId="77777777" w:rsidR="004A6176" w:rsidRPr="00BE2236" w:rsidRDefault="004A6176" w:rsidP="004A6176">
      <w:pPr>
        <w:pStyle w:val="EndNoteBibliography"/>
        <w:ind w:left="720" w:hanging="720"/>
        <w:rPr>
          <w:rFonts w:ascii="Times New Roman" w:hAnsi="Times New Roman" w:cs="Times New Roman"/>
        </w:rPr>
      </w:pPr>
      <w:bookmarkStart w:id="23" w:name="_ENREF_4"/>
      <w:r w:rsidRPr="00BE2236">
        <w:rPr>
          <w:rFonts w:ascii="Times New Roman" w:hAnsi="Times New Roman" w:cs="Times New Roman"/>
        </w:rPr>
        <w:t xml:space="preserve">Klöppel, P. 2009. "Aktuelle Informationen aus den Krisengebieten." Abgerufen am 17.05.2011, </w:t>
      </w:r>
      <w:hyperlink r:id="rId15" w:history="1">
        <w:r w:rsidRPr="00BE2236">
          <w:rPr>
            <w:rStyle w:val="Hyperlink"/>
            <w:rFonts w:ascii="Times New Roman" w:hAnsi="Times New Roman" w:cs="Times New Roman"/>
          </w:rPr>
          <w:t>http://www.heute.de</w:t>
        </w:r>
      </w:hyperlink>
      <w:r w:rsidRPr="00BE2236">
        <w:rPr>
          <w:rFonts w:ascii="Times New Roman" w:hAnsi="Times New Roman" w:cs="Times New Roman"/>
        </w:rPr>
        <w:t>.</w:t>
      </w:r>
      <w:bookmarkEnd w:id="23"/>
    </w:p>
    <w:p w14:paraId="46D7DAC7" w14:textId="77777777" w:rsidR="004A6176" w:rsidRPr="00BE2236" w:rsidRDefault="004A6176" w:rsidP="004A6176">
      <w:pPr>
        <w:pStyle w:val="EndNoteBibliography"/>
        <w:ind w:left="720" w:hanging="720"/>
        <w:rPr>
          <w:rFonts w:ascii="Times New Roman" w:hAnsi="Times New Roman" w:cs="Times New Roman"/>
        </w:rPr>
      </w:pPr>
      <w:bookmarkStart w:id="24" w:name="_ENREF_5"/>
      <w:r w:rsidRPr="00BE2236">
        <w:rPr>
          <w:rFonts w:ascii="Times New Roman" w:hAnsi="Times New Roman" w:cs="Times New Roman"/>
        </w:rPr>
        <w:t xml:space="preserve">Picot, A., und Hess, T. 2008. "Information, Organization and Management," in </w:t>
      </w:r>
      <w:r w:rsidRPr="00BE2236">
        <w:rPr>
          <w:rFonts w:ascii="Times New Roman" w:hAnsi="Times New Roman" w:cs="Times New Roman"/>
          <w:i/>
        </w:rPr>
        <w:t>Information, Organization and Management Enzeklopädie,</w:t>
      </w:r>
      <w:r w:rsidRPr="00BE2236">
        <w:rPr>
          <w:rFonts w:ascii="Times New Roman" w:hAnsi="Times New Roman" w:cs="Times New Roman"/>
        </w:rPr>
        <w:t xml:space="preserve"> A. Picot (Hrsg.). München: S. 12-255.</w:t>
      </w:r>
      <w:bookmarkEnd w:id="24"/>
    </w:p>
    <w:p w14:paraId="61F0D4FE" w14:textId="77777777" w:rsidR="00580DD5" w:rsidRPr="00BE2236" w:rsidRDefault="003F6103" w:rsidP="00BC0C9A">
      <w:pPr>
        <w:rPr>
          <w:rFonts w:ascii="Times New Roman" w:hAnsi="Times New Roman" w:cs="Times New Roman"/>
          <w:b/>
        </w:rPr>
      </w:pPr>
      <w:r w:rsidRPr="00BE2236">
        <w:rPr>
          <w:rFonts w:ascii="Times New Roman" w:hAnsi="Times New Roman" w:cs="Times New Roman"/>
        </w:rPr>
        <w:fldChar w:fldCharType="end"/>
      </w:r>
      <w:r w:rsidR="00B72BF7" w:rsidRPr="00B9337F">
        <w:rPr>
          <w:rFonts w:ascii="Times New Roman" w:hAnsi="Times New Roman" w:cs="Times New Roman"/>
        </w:rPr>
        <w:br w:type="page"/>
      </w:r>
      <w:bookmarkStart w:id="25" w:name="_Toc227687129"/>
      <w:bookmarkStart w:id="26" w:name="_Toc293402458"/>
      <w:r w:rsidR="005D77EB" w:rsidRPr="00BE2236">
        <w:rPr>
          <w:rFonts w:ascii="Times New Roman" w:hAnsi="Times New Roman" w:cs="Times New Roman"/>
          <w:b/>
          <w:sz w:val="28"/>
        </w:rPr>
        <w:lastRenderedPageBreak/>
        <w:t>Anhang</w:t>
      </w:r>
      <w:bookmarkEnd w:id="25"/>
      <w:bookmarkEnd w:id="26"/>
    </w:p>
    <w:p w14:paraId="6F27F6CD" w14:textId="67DDEEA4" w:rsidR="005D77EB" w:rsidRDefault="005D77EB" w:rsidP="005D77EB">
      <w:pPr>
        <w:rPr>
          <w:rFonts w:ascii="Times New Roman" w:hAnsi="Times New Roman" w:cs="Times New Roman"/>
        </w:rPr>
      </w:pPr>
    </w:p>
    <w:p w14:paraId="7F016438" w14:textId="77777777" w:rsidR="00097D0B" w:rsidRPr="004D63E9" w:rsidRDefault="00097D0B" w:rsidP="00097D0B">
      <w:pPr>
        <w:rPr>
          <w:b/>
          <w:bCs/>
          <w:u w:val="single"/>
        </w:rPr>
      </w:pPr>
      <w:proofErr w:type="gramStart"/>
      <w:r w:rsidRPr="004D63E9">
        <w:rPr>
          <w:b/>
          <w:bCs/>
          <w:u w:val="single"/>
        </w:rPr>
        <w:t>Online Quellen</w:t>
      </w:r>
      <w:proofErr w:type="gramEnd"/>
      <w:r w:rsidRPr="004D63E9">
        <w:rPr>
          <w:b/>
          <w:bCs/>
          <w:u w:val="single"/>
        </w:rPr>
        <w:t xml:space="preserve"> per Hand: </w:t>
      </w:r>
    </w:p>
    <w:p w14:paraId="736EB59F" w14:textId="77777777" w:rsidR="00097D0B" w:rsidRDefault="00097D0B" w:rsidP="00097D0B">
      <w:pPr>
        <w:rPr>
          <w:rFonts w:cs="Times New Roman"/>
        </w:rPr>
      </w:pPr>
    </w:p>
    <w:p w14:paraId="793A8992" w14:textId="77777777" w:rsidR="00097D0B" w:rsidRPr="00A54BE0" w:rsidRDefault="00097D0B" w:rsidP="00097D0B">
      <w:pPr>
        <w:spacing w:line="240" w:lineRule="auto"/>
        <w:jc w:val="left"/>
        <w:rPr>
          <w:rFonts w:ascii="Times New Roman" w:hAnsi="Times New Roman" w:cs="Times New Roman"/>
        </w:rPr>
      </w:pPr>
      <w:r w:rsidRPr="0081233E">
        <w:rPr>
          <w:rFonts w:ascii="Times New Roman" w:hAnsi="Times New Roman" w:cs="Times New Roman"/>
        </w:rPr>
        <w:t>S</w:t>
      </w:r>
      <w:r w:rsidRPr="00A54BE0">
        <w:rPr>
          <w:rFonts w:ascii="Times New Roman" w:hAnsi="Times New Roman" w:cs="Times New Roman"/>
        </w:rPr>
        <w:t>CHLENK</w:t>
      </w:r>
      <w:r w:rsidRPr="0081233E">
        <w:rPr>
          <w:rFonts w:ascii="Times New Roman" w:hAnsi="Times New Roman" w:cs="Times New Roman"/>
        </w:rPr>
        <w:t>, C</w:t>
      </w:r>
      <w:r w:rsidRPr="00A54BE0">
        <w:rPr>
          <w:rFonts w:ascii="Times New Roman" w:hAnsi="Times New Roman" w:cs="Times New Roman"/>
        </w:rPr>
        <w:t>.</w:t>
      </w:r>
      <w:r w:rsidRPr="0081233E">
        <w:rPr>
          <w:rFonts w:ascii="Times New Roman" w:hAnsi="Times New Roman" w:cs="Times New Roman"/>
        </w:rPr>
        <w:t>T</w:t>
      </w:r>
      <w:r w:rsidRPr="00A54BE0">
        <w:rPr>
          <w:rFonts w:ascii="Times New Roman" w:hAnsi="Times New Roman" w:cs="Times New Roman"/>
        </w:rPr>
        <w:t xml:space="preserve">. </w:t>
      </w:r>
      <w:r w:rsidRPr="0081233E">
        <w:rPr>
          <w:rFonts w:ascii="Times New Roman" w:hAnsi="Times New Roman" w:cs="Times New Roman"/>
        </w:rPr>
        <w:t xml:space="preserve">2015: </w:t>
      </w:r>
      <w:r w:rsidRPr="0081233E">
        <w:rPr>
          <w:rFonts w:ascii="Times New Roman" w:hAnsi="Times New Roman" w:cs="Times New Roman"/>
          <w:i/>
          <w:iCs/>
        </w:rPr>
        <w:t xml:space="preserve">Das steht in den </w:t>
      </w:r>
      <w:proofErr w:type="spellStart"/>
      <w:r w:rsidRPr="0081233E">
        <w:rPr>
          <w:rFonts w:ascii="Times New Roman" w:hAnsi="Times New Roman" w:cs="Times New Roman"/>
          <w:i/>
          <w:iCs/>
        </w:rPr>
        <w:t>Geheimverträgen</w:t>
      </w:r>
      <w:proofErr w:type="spellEnd"/>
      <w:r w:rsidRPr="0081233E">
        <w:rPr>
          <w:rFonts w:ascii="Times New Roman" w:hAnsi="Times New Roman" w:cs="Times New Roman"/>
          <w:i/>
          <w:iCs/>
        </w:rPr>
        <w:t xml:space="preserve"> von „Die </w:t>
      </w:r>
      <w:proofErr w:type="spellStart"/>
      <w:r w:rsidRPr="0081233E">
        <w:rPr>
          <w:rFonts w:ascii="Times New Roman" w:hAnsi="Times New Roman" w:cs="Times New Roman"/>
          <w:i/>
          <w:iCs/>
        </w:rPr>
        <w:t>Höhle</w:t>
      </w:r>
      <w:proofErr w:type="spellEnd"/>
      <w:r w:rsidRPr="0081233E">
        <w:rPr>
          <w:rFonts w:ascii="Times New Roman" w:hAnsi="Times New Roman" w:cs="Times New Roman"/>
          <w:i/>
          <w:iCs/>
        </w:rPr>
        <w:t xml:space="preserve"> der </w:t>
      </w:r>
      <w:proofErr w:type="spellStart"/>
      <w:r w:rsidRPr="0081233E">
        <w:rPr>
          <w:rFonts w:ascii="Times New Roman" w:hAnsi="Times New Roman" w:cs="Times New Roman"/>
          <w:i/>
          <w:iCs/>
        </w:rPr>
        <w:t>Löwen</w:t>
      </w:r>
      <w:proofErr w:type="spellEnd"/>
      <w:r w:rsidRPr="0081233E">
        <w:rPr>
          <w:rFonts w:ascii="Times New Roman" w:hAnsi="Times New Roman" w:cs="Times New Roman"/>
        </w:rPr>
        <w:t>,</w:t>
      </w:r>
      <w:r w:rsidRPr="00A54BE0">
        <w:rPr>
          <w:rFonts w:ascii="Times New Roman" w:hAnsi="Times New Roman" w:cs="Times New Roman"/>
        </w:rPr>
        <w:t xml:space="preserve"> </w:t>
      </w:r>
      <w:r w:rsidRPr="0081233E">
        <w:rPr>
          <w:rFonts w:ascii="Times New Roman" w:hAnsi="Times New Roman" w:cs="Times New Roman"/>
        </w:rPr>
        <w:t>in:</w:t>
      </w:r>
      <w:r w:rsidRPr="00A54BE0">
        <w:rPr>
          <w:rFonts w:ascii="Times New Roman" w:hAnsi="Times New Roman" w:cs="Times New Roman"/>
        </w:rPr>
        <w:t xml:space="preserve"> </w:t>
      </w:r>
      <w:proofErr w:type="spellStart"/>
      <w:r w:rsidRPr="0081233E">
        <w:rPr>
          <w:rFonts w:ascii="Times New Roman" w:hAnsi="Times New Roman" w:cs="Times New Roman"/>
        </w:rPr>
        <w:t>Gruendersezene</w:t>
      </w:r>
      <w:proofErr w:type="spellEnd"/>
      <w:r w:rsidRPr="0081233E">
        <w:rPr>
          <w:rFonts w:ascii="Times New Roman" w:hAnsi="Times New Roman" w:cs="Times New Roman"/>
        </w:rPr>
        <w:t xml:space="preserve">, [online] </w:t>
      </w:r>
      <w:r w:rsidRPr="0081233E">
        <w:rPr>
          <w:rFonts w:ascii="Times New Roman" w:hAnsi="Times New Roman" w:cs="Times New Roman"/>
          <w:color w:val="0260BF"/>
        </w:rPr>
        <w:t xml:space="preserve">https://www.gruenderszene.de/allgemein/dhdl-vertraege </w:t>
      </w:r>
      <w:r w:rsidRPr="0081233E">
        <w:rPr>
          <w:rFonts w:ascii="Times New Roman" w:hAnsi="Times New Roman" w:cs="Times New Roman"/>
        </w:rPr>
        <w:t xml:space="preserve">[01.01.2020]. </w:t>
      </w:r>
    </w:p>
    <w:p w14:paraId="55BCAD22" w14:textId="77777777" w:rsidR="00097D0B" w:rsidRPr="0081233E" w:rsidRDefault="00097D0B" w:rsidP="00097D0B">
      <w:pPr>
        <w:spacing w:line="240" w:lineRule="auto"/>
        <w:jc w:val="left"/>
        <w:rPr>
          <w:rFonts w:ascii="Times New Roman" w:hAnsi="Times New Roman" w:cs="Times New Roman"/>
        </w:rPr>
      </w:pPr>
      <w:proofErr w:type="spellStart"/>
      <w:r w:rsidRPr="0081233E">
        <w:rPr>
          <w:rFonts w:ascii="Times New Roman" w:hAnsi="Times New Roman" w:cs="Times New Roman"/>
        </w:rPr>
        <w:t>o.A.</w:t>
      </w:r>
      <w:proofErr w:type="spellEnd"/>
      <w:r w:rsidRPr="0081233E">
        <w:rPr>
          <w:rFonts w:ascii="Times New Roman" w:hAnsi="Times New Roman" w:cs="Times New Roman"/>
        </w:rPr>
        <w:t xml:space="preserve"> 2019: </w:t>
      </w:r>
      <w:r w:rsidRPr="0081233E">
        <w:rPr>
          <w:rFonts w:ascii="Times New Roman" w:hAnsi="Times New Roman" w:cs="Times New Roman"/>
          <w:i/>
          <w:iCs/>
        </w:rPr>
        <w:t>„</w:t>
      </w:r>
      <w:proofErr w:type="spellStart"/>
      <w:r w:rsidRPr="0081233E">
        <w:rPr>
          <w:rFonts w:ascii="Times New Roman" w:hAnsi="Times New Roman" w:cs="Times New Roman"/>
          <w:i/>
          <w:iCs/>
        </w:rPr>
        <w:t>Höhle</w:t>
      </w:r>
      <w:proofErr w:type="spellEnd"/>
      <w:r w:rsidRPr="0081233E">
        <w:rPr>
          <w:rFonts w:ascii="Times New Roman" w:hAnsi="Times New Roman" w:cs="Times New Roman"/>
          <w:i/>
          <w:iCs/>
        </w:rPr>
        <w:t xml:space="preserve"> der </w:t>
      </w:r>
      <w:proofErr w:type="spellStart"/>
      <w:r w:rsidRPr="0081233E">
        <w:rPr>
          <w:rFonts w:ascii="Times New Roman" w:hAnsi="Times New Roman" w:cs="Times New Roman"/>
          <w:i/>
          <w:iCs/>
        </w:rPr>
        <w:t>Löwen</w:t>
      </w:r>
      <w:proofErr w:type="spellEnd"/>
      <w:r w:rsidRPr="0081233E">
        <w:rPr>
          <w:rFonts w:ascii="Times New Roman" w:hAnsi="Times New Roman" w:cs="Times New Roman"/>
          <w:i/>
          <w:iCs/>
        </w:rPr>
        <w:t xml:space="preserve">“-Ranking: Bei welchen </w:t>
      </w:r>
      <w:proofErr w:type="spellStart"/>
      <w:r w:rsidRPr="0081233E">
        <w:rPr>
          <w:rFonts w:ascii="Times New Roman" w:hAnsi="Times New Roman" w:cs="Times New Roman"/>
          <w:i/>
          <w:iCs/>
        </w:rPr>
        <w:t>Löwen</w:t>
      </w:r>
      <w:proofErr w:type="spellEnd"/>
      <w:r w:rsidRPr="0081233E">
        <w:rPr>
          <w:rFonts w:ascii="Times New Roman" w:hAnsi="Times New Roman" w:cs="Times New Roman"/>
          <w:i/>
          <w:iCs/>
        </w:rPr>
        <w:t xml:space="preserve"> die meisten Deals nach der Show platzen, in: </w:t>
      </w:r>
      <w:proofErr w:type="spellStart"/>
      <w:r w:rsidRPr="0081233E">
        <w:rPr>
          <w:rFonts w:ascii="Times New Roman" w:hAnsi="Times New Roman" w:cs="Times New Roman"/>
          <w:i/>
          <w:iCs/>
        </w:rPr>
        <w:t>business</w:t>
      </w:r>
      <w:proofErr w:type="spellEnd"/>
      <w:r w:rsidRPr="0081233E">
        <w:rPr>
          <w:rFonts w:ascii="Times New Roman" w:hAnsi="Times New Roman" w:cs="Times New Roman"/>
          <w:i/>
          <w:iCs/>
        </w:rPr>
        <w:t xml:space="preserve"> </w:t>
      </w:r>
      <w:proofErr w:type="spellStart"/>
      <w:proofErr w:type="gramStart"/>
      <w:r w:rsidRPr="0081233E">
        <w:rPr>
          <w:rFonts w:ascii="Times New Roman" w:hAnsi="Times New Roman" w:cs="Times New Roman"/>
          <w:i/>
          <w:iCs/>
        </w:rPr>
        <w:t>insider</w:t>
      </w:r>
      <w:proofErr w:type="spellEnd"/>
      <w:r w:rsidRPr="0081233E">
        <w:rPr>
          <w:rFonts w:ascii="Times New Roman" w:hAnsi="Times New Roman" w:cs="Times New Roman"/>
          <w:i/>
          <w:iCs/>
        </w:rPr>
        <w:t>,[</w:t>
      </w:r>
      <w:proofErr w:type="gramEnd"/>
      <w:r w:rsidRPr="0081233E">
        <w:rPr>
          <w:rFonts w:ascii="Times New Roman" w:hAnsi="Times New Roman" w:cs="Times New Roman"/>
          <w:i/>
          <w:iCs/>
        </w:rPr>
        <w:t xml:space="preserve">online] </w:t>
      </w:r>
      <w:r w:rsidRPr="0081233E">
        <w:rPr>
          <w:rFonts w:ascii="Times New Roman" w:hAnsi="Times New Roman" w:cs="Times New Roman"/>
          <w:color w:val="0260BF"/>
        </w:rPr>
        <w:t xml:space="preserve">https://www.businessinsider.de/wirtschaft/hoehle-der-loewen-zahlen-und-fakten-zu-den-geplatzte-deals-2019-9/ </w:t>
      </w:r>
      <w:r w:rsidRPr="0081233E">
        <w:rPr>
          <w:rFonts w:ascii="Times New Roman" w:hAnsi="Times New Roman" w:cs="Times New Roman"/>
        </w:rPr>
        <w:t xml:space="preserve">[01.01.2020]. </w:t>
      </w:r>
    </w:p>
    <w:p w14:paraId="424ADE5F" w14:textId="77777777" w:rsidR="00097D0B" w:rsidRPr="00A54BE0" w:rsidRDefault="00097D0B" w:rsidP="00097D0B">
      <w:pPr>
        <w:rPr>
          <w:rFonts w:ascii="Times New Roman" w:hAnsi="Times New Roman" w:cs="Times New Roman"/>
        </w:rPr>
      </w:pPr>
    </w:p>
    <w:p w14:paraId="4D41C75D" w14:textId="77777777" w:rsidR="00097D0B" w:rsidRPr="00A54BE0" w:rsidRDefault="00097D0B" w:rsidP="00097D0B">
      <w:pPr>
        <w:rPr>
          <w:rFonts w:ascii="Times New Roman" w:hAnsi="Times New Roman" w:cs="Times New Roman"/>
          <w:lang w:val="en-US"/>
        </w:rPr>
      </w:pPr>
      <w:r w:rsidRPr="00A54BE0">
        <w:rPr>
          <w:rFonts w:ascii="Times New Roman" w:hAnsi="Times New Roman" w:cs="Times New Roman"/>
          <w:lang w:val="en-US"/>
        </w:rPr>
        <w:t xml:space="preserve">GRAHAM, P. 2012: „Startup = </w:t>
      </w:r>
      <w:proofErr w:type="gramStart"/>
      <w:r w:rsidRPr="00A54BE0">
        <w:rPr>
          <w:rFonts w:ascii="Times New Roman" w:hAnsi="Times New Roman" w:cs="Times New Roman"/>
          <w:lang w:val="en-US"/>
        </w:rPr>
        <w:t>Growth“ in</w:t>
      </w:r>
      <w:proofErr w:type="gramEnd"/>
      <w:r w:rsidRPr="00A54BE0">
        <w:rPr>
          <w:rFonts w:ascii="Times New Roman" w:hAnsi="Times New Roman" w:cs="Times New Roman"/>
          <w:lang w:val="en-US"/>
        </w:rPr>
        <w:t xml:space="preserve">: </w:t>
      </w:r>
      <w:proofErr w:type="spellStart"/>
      <w:r w:rsidRPr="00A54BE0">
        <w:rPr>
          <w:rFonts w:ascii="Times New Roman" w:hAnsi="Times New Roman" w:cs="Times New Roman"/>
          <w:lang w:val="en-US"/>
        </w:rPr>
        <w:t>paulgraham</w:t>
      </w:r>
      <w:proofErr w:type="spellEnd"/>
      <w:r w:rsidRPr="00A54BE0">
        <w:rPr>
          <w:rFonts w:ascii="Times New Roman" w:hAnsi="Times New Roman" w:cs="Times New Roman"/>
          <w:lang w:val="en-US"/>
        </w:rPr>
        <w:t xml:space="preserve">, [online] </w:t>
      </w:r>
    </w:p>
    <w:p w14:paraId="6F8A275B" w14:textId="77777777" w:rsidR="00097D0B" w:rsidRPr="00A54BE0" w:rsidRDefault="00000000" w:rsidP="00097D0B">
      <w:pPr>
        <w:ind w:firstLine="432"/>
        <w:rPr>
          <w:rFonts w:ascii="Times New Roman" w:hAnsi="Times New Roman" w:cs="Times New Roman"/>
          <w:lang w:val="en-US"/>
        </w:rPr>
      </w:pPr>
      <w:hyperlink r:id="rId16" w:history="1">
        <w:r w:rsidR="00097D0B" w:rsidRPr="004D63E9">
          <w:rPr>
            <w:rStyle w:val="Hyperlink"/>
            <w:rFonts w:ascii="Times New Roman" w:hAnsi="Times New Roman" w:cs="Times New Roman"/>
            <w:lang w:val="en-US"/>
          </w:rPr>
          <w:t>http://www.paulgraham.com/growth.html</w:t>
        </w:r>
      </w:hyperlink>
      <w:r w:rsidR="00097D0B" w:rsidRPr="00A54BE0">
        <w:rPr>
          <w:rFonts w:ascii="Times New Roman" w:hAnsi="Times New Roman" w:cs="Times New Roman"/>
          <w:lang w:val="en-US"/>
        </w:rPr>
        <w:t xml:space="preserve"> [17.12.2019]</w:t>
      </w:r>
    </w:p>
    <w:p w14:paraId="2214AF78" w14:textId="77777777" w:rsidR="00097D0B" w:rsidRPr="00A54BE0" w:rsidRDefault="00097D0B" w:rsidP="00097D0B">
      <w:pPr>
        <w:rPr>
          <w:rFonts w:ascii="Times New Roman" w:hAnsi="Times New Roman" w:cs="Times New Roman"/>
          <w:lang w:val="en-US"/>
        </w:rPr>
      </w:pPr>
    </w:p>
    <w:p w14:paraId="0E9C472B" w14:textId="77777777" w:rsidR="00097D0B" w:rsidRPr="00A54BE0" w:rsidRDefault="00097D0B" w:rsidP="00097D0B">
      <w:pPr>
        <w:pStyle w:val="berschrift1"/>
        <w:numPr>
          <w:ilvl w:val="0"/>
          <w:numId w:val="0"/>
        </w:numPr>
        <w:shd w:val="clear" w:color="auto" w:fill="FFFFFF"/>
        <w:spacing w:before="0" w:after="0"/>
        <w:ind w:left="432" w:hanging="432"/>
        <w:textAlignment w:val="baseline"/>
        <w:rPr>
          <w:rFonts w:ascii="Times New Roman" w:hAnsi="Times New Roman" w:cs="Times New Roman"/>
          <w:b w:val="0"/>
          <w:bCs w:val="0"/>
          <w:noProof/>
          <w:kern w:val="0"/>
          <w:sz w:val="24"/>
          <w:szCs w:val="24"/>
          <w:lang w:val="en-US"/>
        </w:rPr>
      </w:pPr>
      <w:r w:rsidRPr="00A54BE0">
        <w:rPr>
          <w:rFonts w:ascii="Times New Roman" w:hAnsi="Times New Roman" w:cs="Times New Roman"/>
          <w:b w:val="0"/>
          <w:bCs w:val="0"/>
          <w:noProof/>
          <w:kern w:val="0"/>
          <w:sz w:val="24"/>
          <w:szCs w:val="24"/>
          <w:lang w:val="en-US"/>
        </w:rPr>
        <w:t xml:space="preserve">o.A., o.J. “Building better businesses” in investeurope, [online] </w:t>
      </w:r>
      <w:hyperlink r:id="rId17" w:history="1">
        <w:r w:rsidRPr="00A54BE0">
          <w:rPr>
            <w:rStyle w:val="Hyperlink"/>
            <w:rFonts w:ascii="Times New Roman" w:hAnsi="Times New Roman" w:cs="Times New Roman"/>
            <w:b w:val="0"/>
            <w:bCs w:val="0"/>
            <w:noProof/>
            <w:kern w:val="0"/>
            <w:sz w:val="24"/>
            <w:szCs w:val="24"/>
            <w:lang w:val="en-US"/>
          </w:rPr>
          <w:t>https://www.investeurope.eu/about-private-equity/</w:t>
        </w:r>
      </w:hyperlink>
      <w:r w:rsidRPr="00A54BE0">
        <w:rPr>
          <w:rFonts w:ascii="Times New Roman" w:hAnsi="Times New Roman" w:cs="Times New Roman"/>
          <w:b w:val="0"/>
          <w:bCs w:val="0"/>
          <w:noProof/>
          <w:kern w:val="0"/>
          <w:sz w:val="24"/>
          <w:szCs w:val="24"/>
          <w:lang w:val="en-US"/>
        </w:rPr>
        <w:t xml:space="preserve"> [02.01.2020]</w:t>
      </w:r>
    </w:p>
    <w:p w14:paraId="1C62F56B" w14:textId="77777777" w:rsidR="00097D0B" w:rsidRPr="00A54BE0" w:rsidRDefault="00097D0B" w:rsidP="00097D0B">
      <w:pPr>
        <w:rPr>
          <w:rFonts w:ascii="Times New Roman" w:hAnsi="Times New Roman" w:cs="Times New Roman"/>
          <w:lang w:val="en-US"/>
        </w:rPr>
      </w:pPr>
    </w:p>
    <w:p w14:paraId="1B6DD793" w14:textId="77777777" w:rsidR="00097D0B" w:rsidRPr="00A54BE0" w:rsidRDefault="00097D0B" w:rsidP="00097D0B">
      <w:pPr>
        <w:rPr>
          <w:rFonts w:ascii="Times New Roman" w:hAnsi="Times New Roman" w:cs="Times New Roman"/>
          <w:noProof/>
        </w:rPr>
      </w:pPr>
      <w:r w:rsidRPr="00A54BE0">
        <w:rPr>
          <w:rFonts w:ascii="Times New Roman" w:hAnsi="Times New Roman" w:cs="Times New Roman"/>
          <w:noProof/>
        </w:rPr>
        <w:t xml:space="preserve">GANTI, A. 2019. “Venture Capitalist (VC)” in: Investopia, [online] </w:t>
      </w:r>
    </w:p>
    <w:p w14:paraId="5FF3E3BD" w14:textId="77777777" w:rsidR="00097D0B" w:rsidRPr="00A54BE0" w:rsidRDefault="00000000" w:rsidP="00097D0B">
      <w:pPr>
        <w:ind w:firstLine="432"/>
        <w:rPr>
          <w:rFonts w:ascii="Times New Roman" w:hAnsi="Times New Roman" w:cs="Times New Roman"/>
        </w:rPr>
      </w:pPr>
      <w:hyperlink r:id="rId18" w:history="1">
        <w:r w:rsidR="00097D0B" w:rsidRPr="00A54BE0">
          <w:rPr>
            <w:rStyle w:val="Hyperlink"/>
            <w:rFonts w:ascii="Times New Roman" w:hAnsi="Times New Roman" w:cs="Times New Roman"/>
          </w:rPr>
          <w:t>https://www.investopedia.com/terms/v/venturecapitalist.asp</w:t>
        </w:r>
      </w:hyperlink>
      <w:r w:rsidR="00097D0B" w:rsidRPr="00A54BE0">
        <w:rPr>
          <w:rFonts w:ascii="Times New Roman" w:hAnsi="Times New Roman" w:cs="Times New Roman"/>
        </w:rPr>
        <w:t xml:space="preserve"> [04.01.2020] </w:t>
      </w:r>
    </w:p>
    <w:p w14:paraId="2A74B27D" w14:textId="77777777" w:rsidR="00097D0B" w:rsidRPr="00A54BE0" w:rsidRDefault="00097D0B" w:rsidP="00097D0B">
      <w:pPr>
        <w:rPr>
          <w:rFonts w:ascii="Times New Roman" w:hAnsi="Times New Roman" w:cs="Times New Roman"/>
        </w:rPr>
      </w:pPr>
    </w:p>
    <w:p w14:paraId="59F01D4E" w14:textId="77777777" w:rsidR="00097D0B" w:rsidRPr="004D63E9" w:rsidRDefault="00097D0B" w:rsidP="00097D0B">
      <w:r w:rsidRPr="004D63E9">
        <w:t xml:space="preserve"> </w:t>
      </w:r>
    </w:p>
    <w:p w14:paraId="6BA12681" w14:textId="77777777" w:rsidR="00097D0B" w:rsidRPr="004D63E9" w:rsidRDefault="00097D0B" w:rsidP="00097D0B"/>
    <w:p w14:paraId="204F15A8" w14:textId="77777777" w:rsidR="00097D0B" w:rsidRPr="004D63E9" w:rsidRDefault="00097D0B" w:rsidP="00097D0B"/>
    <w:p w14:paraId="14FE8C00" w14:textId="77777777" w:rsidR="00097D0B" w:rsidRDefault="00097D0B" w:rsidP="00097D0B">
      <w:pPr>
        <w:pStyle w:val="berschrift1"/>
        <w:numPr>
          <w:ilvl w:val="0"/>
          <w:numId w:val="0"/>
        </w:numPr>
        <w:ind w:left="432" w:hanging="432"/>
      </w:pPr>
      <w:bookmarkStart w:id="27" w:name="_Toc29807371"/>
    </w:p>
    <w:p w14:paraId="044D97CC" w14:textId="77777777" w:rsidR="00097D0B" w:rsidRDefault="00097D0B" w:rsidP="00097D0B">
      <w:pPr>
        <w:pStyle w:val="berschrift1"/>
        <w:numPr>
          <w:ilvl w:val="0"/>
          <w:numId w:val="0"/>
        </w:numPr>
        <w:ind w:left="432" w:hanging="432"/>
      </w:pPr>
    </w:p>
    <w:p w14:paraId="2FC51EA3" w14:textId="77777777" w:rsidR="00097D0B" w:rsidRDefault="00097D0B" w:rsidP="00097D0B">
      <w:pPr>
        <w:pStyle w:val="berschrift1"/>
        <w:numPr>
          <w:ilvl w:val="0"/>
          <w:numId w:val="0"/>
        </w:numPr>
        <w:ind w:left="432" w:hanging="432"/>
      </w:pPr>
    </w:p>
    <w:p w14:paraId="38352F87" w14:textId="77777777" w:rsidR="00097D0B" w:rsidRDefault="00097D0B" w:rsidP="00097D0B">
      <w:pPr>
        <w:pStyle w:val="berschrift1"/>
        <w:numPr>
          <w:ilvl w:val="0"/>
          <w:numId w:val="0"/>
        </w:numPr>
        <w:ind w:left="432" w:hanging="432"/>
      </w:pPr>
    </w:p>
    <w:p w14:paraId="6B6D1F7D" w14:textId="77777777" w:rsidR="00097D0B" w:rsidRDefault="00097D0B" w:rsidP="00097D0B">
      <w:pPr>
        <w:pStyle w:val="berschrift1"/>
        <w:numPr>
          <w:ilvl w:val="0"/>
          <w:numId w:val="0"/>
        </w:numPr>
        <w:ind w:left="432" w:hanging="432"/>
      </w:pPr>
    </w:p>
    <w:p w14:paraId="545DE942" w14:textId="77777777" w:rsidR="00097D0B" w:rsidRDefault="00097D0B" w:rsidP="00097D0B">
      <w:pPr>
        <w:pStyle w:val="berschrift1"/>
        <w:numPr>
          <w:ilvl w:val="0"/>
          <w:numId w:val="0"/>
        </w:numPr>
        <w:ind w:left="432" w:hanging="432"/>
      </w:pPr>
    </w:p>
    <w:p w14:paraId="31CA63B7" w14:textId="77777777" w:rsidR="00097D0B" w:rsidRPr="00A54BE0" w:rsidRDefault="00097D0B" w:rsidP="00097D0B">
      <w:pPr>
        <w:pStyle w:val="berschrift1"/>
        <w:numPr>
          <w:ilvl w:val="0"/>
          <w:numId w:val="0"/>
        </w:numPr>
      </w:pPr>
      <w:r w:rsidRPr="00A54BE0">
        <w:t>Anhang</w:t>
      </w:r>
      <w:bookmarkEnd w:id="27"/>
      <w:r w:rsidRPr="00A54BE0">
        <w:t xml:space="preserve"> </w:t>
      </w:r>
    </w:p>
    <w:p w14:paraId="3C603C0C" w14:textId="77777777" w:rsidR="00097D0B" w:rsidRPr="00A54BE0" w:rsidRDefault="00097D0B" w:rsidP="00097D0B"/>
    <w:p w14:paraId="52EC66A9" w14:textId="77777777" w:rsidR="00097D0B" w:rsidRPr="00A54BE0" w:rsidRDefault="00097D0B" w:rsidP="00097D0B"/>
    <w:p w14:paraId="522B341D" w14:textId="77777777" w:rsidR="00097D0B" w:rsidRPr="00A54BE0" w:rsidRDefault="00097D0B" w:rsidP="00097D0B">
      <w:pPr>
        <w:pStyle w:val="Verzeichnisberschrift"/>
      </w:pPr>
      <w:r w:rsidRPr="00A54BE0">
        <w:br w:type="page"/>
      </w:r>
    </w:p>
    <w:p w14:paraId="5E7B2AC1" w14:textId="77777777" w:rsidR="00097D0B" w:rsidRPr="003D22EF" w:rsidRDefault="00097D0B" w:rsidP="00097D0B">
      <w:pPr>
        <w:pStyle w:val="berschrift1"/>
        <w:numPr>
          <w:ilvl w:val="0"/>
          <w:numId w:val="0"/>
        </w:numPr>
      </w:pPr>
      <w:proofErr w:type="spellStart"/>
      <w:r w:rsidRPr="003D22EF">
        <w:lastRenderedPageBreak/>
        <w:t>Ehrenwörtliche</w:t>
      </w:r>
      <w:proofErr w:type="spellEnd"/>
      <w:r w:rsidRPr="003D22EF">
        <w:t xml:space="preserve"> </w:t>
      </w:r>
      <w:proofErr w:type="spellStart"/>
      <w:r w:rsidRPr="003D22EF">
        <w:t>Erklärung</w:t>
      </w:r>
      <w:proofErr w:type="spellEnd"/>
      <w:r w:rsidRPr="003D22EF">
        <w:t xml:space="preserve"> </w:t>
      </w:r>
    </w:p>
    <w:p w14:paraId="36240F5F" w14:textId="77777777" w:rsidR="00097D0B" w:rsidRPr="00A54BE0" w:rsidRDefault="00097D0B" w:rsidP="00097D0B"/>
    <w:p w14:paraId="206E8083" w14:textId="77777777" w:rsidR="00097D0B" w:rsidRDefault="00097D0B" w:rsidP="00097D0B">
      <w:r w:rsidRPr="003D22EF">
        <w:t xml:space="preserve">Ich </w:t>
      </w:r>
      <w:proofErr w:type="spellStart"/>
      <w:r w:rsidRPr="003D22EF">
        <w:t>erkläre</w:t>
      </w:r>
      <w:proofErr w:type="spellEnd"/>
      <w:r w:rsidRPr="003D22EF">
        <w:t xml:space="preserve"> hiermit </w:t>
      </w:r>
      <w:proofErr w:type="spellStart"/>
      <w:r w:rsidRPr="003D22EF">
        <w:t>ehrenwörtlich</w:t>
      </w:r>
      <w:proofErr w:type="spellEnd"/>
      <w:r w:rsidRPr="003D22EF">
        <w:t xml:space="preserve">, dass ich die vorliegende Arbeit </w:t>
      </w:r>
      <w:proofErr w:type="spellStart"/>
      <w:r w:rsidRPr="003D22EF">
        <w:t>selbständig</w:t>
      </w:r>
      <w:proofErr w:type="spellEnd"/>
      <w:r w:rsidRPr="003D22EF">
        <w:t xml:space="preserve"> angefertigt habe; die aus fremden Quellen direkt oder indirekt </w:t>
      </w:r>
      <w:proofErr w:type="spellStart"/>
      <w:r w:rsidRPr="003D22EF">
        <w:t>übernommenen</w:t>
      </w:r>
      <w:proofErr w:type="spellEnd"/>
      <w:r w:rsidRPr="003D22EF">
        <w:t xml:space="preserve"> Gedanken sind als solche kenntlich gemacht. </w:t>
      </w:r>
    </w:p>
    <w:p w14:paraId="4A44E2A1" w14:textId="77777777" w:rsidR="00097D0B" w:rsidRPr="003D22EF" w:rsidRDefault="00097D0B" w:rsidP="00097D0B">
      <w:r w:rsidRPr="003D22EF">
        <w:t xml:space="preserve">Die Arbeit wurde bisher keiner anderen </w:t>
      </w:r>
      <w:proofErr w:type="spellStart"/>
      <w:r w:rsidRPr="003D22EF">
        <w:t>Prüfungsbehörde</w:t>
      </w:r>
      <w:proofErr w:type="spellEnd"/>
      <w:r w:rsidRPr="003D22EF">
        <w:t xml:space="preserve"> vorgelegt und auch noch nicht </w:t>
      </w:r>
      <w:proofErr w:type="spellStart"/>
      <w:r w:rsidRPr="003D22EF">
        <w:t>veröffentlicht</w:t>
      </w:r>
      <w:proofErr w:type="spellEnd"/>
      <w:r w:rsidRPr="003D22EF">
        <w:t xml:space="preserve">. </w:t>
      </w:r>
    </w:p>
    <w:p w14:paraId="4FB70770" w14:textId="77777777" w:rsidR="00097D0B" w:rsidRPr="003D22EF" w:rsidRDefault="00097D0B" w:rsidP="00097D0B">
      <w:proofErr w:type="spellStart"/>
      <w:r w:rsidRPr="003D22EF">
        <w:t>München</w:t>
      </w:r>
      <w:proofErr w:type="spellEnd"/>
      <w:r w:rsidRPr="003D22EF">
        <w:t xml:space="preserve">, </w:t>
      </w:r>
      <w:r>
        <w:t>16</w:t>
      </w:r>
      <w:r w:rsidRPr="003D22EF">
        <w:t>.</w:t>
      </w:r>
      <w:r>
        <w:t xml:space="preserve"> Januar 2020</w:t>
      </w:r>
    </w:p>
    <w:p w14:paraId="3BA5426F" w14:textId="77777777" w:rsidR="00097D0B" w:rsidRPr="003D22EF" w:rsidRDefault="00097D0B" w:rsidP="00097D0B">
      <w:r w:rsidRPr="003D22EF">
        <w:t xml:space="preserve">____________________ </w:t>
      </w:r>
    </w:p>
    <w:p w14:paraId="4DF261A2" w14:textId="77777777" w:rsidR="00097D0B" w:rsidRPr="003D22EF" w:rsidRDefault="00097D0B" w:rsidP="00097D0B">
      <w:r w:rsidRPr="003D22EF">
        <w:t xml:space="preserve">(Unterschrift) </w:t>
      </w:r>
    </w:p>
    <w:p w14:paraId="66985E5D" w14:textId="77777777" w:rsidR="00097D0B" w:rsidRDefault="00097D0B" w:rsidP="00097D0B"/>
    <w:p w14:paraId="7E68FFCE" w14:textId="77777777" w:rsidR="00097D0B" w:rsidRDefault="00097D0B" w:rsidP="00097D0B">
      <w:r w:rsidRPr="003D22EF">
        <w:t xml:space="preserve">Ich </w:t>
      </w:r>
      <w:proofErr w:type="spellStart"/>
      <w:r w:rsidRPr="003D22EF">
        <w:t>erkläre</w:t>
      </w:r>
      <w:proofErr w:type="spellEnd"/>
      <w:r w:rsidRPr="003D22EF">
        <w:t xml:space="preserve"> hiermit </w:t>
      </w:r>
      <w:proofErr w:type="spellStart"/>
      <w:r w:rsidRPr="003D22EF">
        <w:t>ehrenwörtlich</w:t>
      </w:r>
      <w:proofErr w:type="spellEnd"/>
      <w:r w:rsidRPr="003D22EF">
        <w:t xml:space="preserve">, dass ich die vorliegende Arbeit </w:t>
      </w:r>
      <w:proofErr w:type="spellStart"/>
      <w:r w:rsidRPr="003D22EF">
        <w:t>selbständig</w:t>
      </w:r>
      <w:proofErr w:type="spellEnd"/>
      <w:r w:rsidRPr="003D22EF">
        <w:t xml:space="preserve"> angefertigt habe; die aus fremden Quellen direkt oder indirekt </w:t>
      </w:r>
      <w:proofErr w:type="spellStart"/>
      <w:r w:rsidRPr="003D22EF">
        <w:t>übernommenen</w:t>
      </w:r>
      <w:proofErr w:type="spellEnd"/>
      <w:r w:rsidRPr="003D22EF">
        <w:t xml:space="preserve"> Gedanken sind als solche kenntlich gemacht. </w:t>
      </w:r>
    </w:p>
    <w:p w14:paraId="1D2A82DD" w14:textId="77777777" w:rsidR="00097D0B" w:rsidRPr="003D22EF" w:rsidRDefault="00097D0B" w:rsidP="00097D0B">
      <w:r w:rsidRPr="003D22EF">
        <w:t xml:space="preserve">Die Arbeit wurde bisher keiner anderen </w:t>
      </w:r>
      <w:proofErr w:type="spellStart"/>
      <w:r w:rsidRPr="003D22EF">
        <w:t>Prüfungsbehörde</w:t>
      </w:r>
      <w:proofErr w:type="spellEnd"/>
      <w:r w:rsidRPr="003D22EF">
        <w:t xml:space="preserve"> vorgelegt und auch noch nicht </w:t>
      </w:r>
      <w:proofErr w:type="spellStart"/>
      <w:r w:rsidRPr="003D22EF">
        <w:t>veröffentlicht</w:t>
      </w:r>
      <w:proofErr w:type="spellEnd"/>
      <w:r w:rsidRPr="003D22EF">
        <w:t xml:space="preserve">. </w:t>
      </w:r>
    </w:p>
    <w:p w14:paraId="02EB2A09" w14:textId="77777777" w:rsidR="00097D0B" w:rsidRPr="003D22EF" w:rsidRDefault="00097D0B" w:rsidP="00097D0B">
      <w:proofErr w:type="spellStart"/>
      <w:r w:rsidRPr="003D22EF">
        <w:t>München</w:t>
      </w:r>
      <w:proofErr w:type="spellEnd"/>
      <w:r w:rsidRPr="003D22EF">
        <w:t xml:space="preserve">, </w:t>
      </w:r>
      <w:r>
        <w:t>16</w:t>
      </w:r>
      <w:r w:rsidRPr="003D22EF">
        <w:t>.</w:t>
      </w:r>
      <w:r>
        <w:t xml:space="preserve"> Januar 2020</w:t>
      </w:r>
    </w:p>
    <w:p w14:paraId="12B85544" w14:textId="77777777" w:rsidR="00097D0B" w:rsidRPr="003D22EF" w:rsidRDefault="00097D0B" w:rsidP="00097D0B">
      <w:r w:rsidRPr="003D22EF">
        <w:t xml:space="preserve">____________________ </w:t>
      </w:r>
    </w:p>
    <w:p w14:paraId="44ABDBCF" w14:textId="77777777" w:rsidR="00097D0B" w:rsidRPr="003D22EF" w:rsidRDefault="00097D0B" w:rsidP="00097D0B">
      <w:r w:rsidRPr="003D22EF">
        <w:t xml:space="preserve">(Unterschrift) </w:t>
      </w:r>
    </w:p>
    <w:p w14:paraId="101C7755" w14:textId="77777777" w:rsidR="00097D0B" w:rsidRDefault="00097D0B" w:rsidP="00097D0B"/>
    <w:p w14:paraId="2F1AB745" w14:textId="77777777" w:rsidR="00097D0B" w:rsidRDefault="00097D0B" w:rsidP="00097D0B">
      <w:r w:rsidRPr="003D22EF">
        <w:t xml:space="preserve">Ich </w:t>
      </w:r>
      <w:proofErr w:type="spellStart"/>
      <w:r w:rsidRPr="003D22EF">
        <w:t>erkläre</w:t>
      </w:r>
      <w:proofErr w:type="spellEnd"/>
      <w:r w:rsidRPr="003D22EF">
        <w:t xml:space="preserve"> hiermit </w:t>
      </w:r>
      <w:proofErr w:type="spellStart"/>
      <w:r w:rsidRPr="003D22EF">
        <w:t>ehrenwörtlich</w:t>
      </w:r>
      <w:proofErr w:type="spellEnd"/>
      <w:r w:rsidRPr="003D22EF">
        <w:t xml:space="preserve">, dass ich die vorliegende Arbeit </w:t>
      </w:r>
      <w:proofErr w:type="spellStart"/>
      <w:r w:rsidRPr="003D22EF">
        <w:t>selbständig</w:t>
      </w:r>
      <w:proofErr w:type="spellEnd"/>
      <w:r w:rsidRPr="003D22EF">
        <w:t xml:space="preserve"> angefertigt habe; die aus fremden Quellen direkt oder indirekt </w:t>
      </w:r>
      <w:proofErr w:type="spellStart"/>
      <w:r w:rsidRPr="003D22EF">
        <w:t>übernommenen</w:t>
      </w:r>
      <w:proofErr w:type="spellEnd"/>
      <w:r w:rsidRPr="003D22EF">
        <w:t xml:space="preserve"> Gedanken sind als solche kenntlich gemacht. </w:t>
      </w:r>
    </w:p>
    <w:p w14:paraId="2EF59F2B" w14:textId="77777777" w:rsidR="00097D0B" w:rsidRPr="003D22EF" w:rsidRDefault="00097D0B" w:rsidP="00097D0B">
      <w:r w:rsidRPr="003D22EF">
        <w:t xml:space="preserve">Die Arbeit wurde bisher keiner anderen </w:t>
      </w:r>
      <w:proofErr w:type="spellStart"/>
      <w:r w:rsidRPr="003D22EF">
        <w:t>Prüfungsbehörde</w:t>
      </w:r>
      <w:proofErr w:type="spellEnd"/>
      <w:r w:rsidRPr="003D22EF">
        <w:t xml:space="preserve"> vorgelegt und auch noch nicht </w:t>
      </w:r>
      <w:proofErr w:type="spellStart"/>
      <w:r w:rsidRPr="003D22EF">
        <w:t>veröffentlicht</w:t>
      </w:r>
      <w:proofErr w:type="spellEnd"/>
      <w:r w:rsidRPr="003D22EF">
        <w:t xml:space="preserve">. </w:t>
      </w:r>
    </w:p>
    <w:p w14:paraId="1FE80AF1" w14:textId="77777777" w:rsidR="00097D0B" w:rsidRPr="003D22EF" w:rsidRDefault="00097D0B" w:rsidP="00097D0B">
      <w:proofErr w:type="spellStart"/>
      <w:r w:rsidRPr="003D22EF">
        <w:t>München</w:t>
      </w:r>
      <w:proofErr w:type="spellEnd"/>
      <w:r w:rsidRPr="003D22EF">
        <w:t xml:space="preserve">, </w:t>
      </w:r>
      <w:r>
        <w:t>16</w:t>
      </w:r>
      <w:r w:rsidRPr="003D22EF">
        <w:t>.</w:t>
      </w:r>
      <w:r>
        <w:t xml:space="preserve"> Januar 2020</w:t>
      </w:r>
    </w:p>
    <w:p w14:paraId="23F87C9F" w14:textId="77777777" w:rsidR="00097D0B" w:rsidRPr="003D22EF" w:rsidRDefault="00097D0B" w:rsidP="00097D0B">
      <w:r w:rsidRPr="003D22EF">
        <w:t xml:space="preserve">____________________ </w:t>
      </w:r>
    </w:p>
    <w:p w14:paraId="0ED194AA" w14:textId="77777777" w:rsidR="00097D0B" w:rsidRPr="003D22EF" w:rsidRDefault="00097D0B" w:rsidP="00097D0B">
      <w:r w:rsidRPr="003D22EF">
        <w:t xml:space="preserve">(Unterschrift) </w:t>
      </w:r>
    </w:p>
    <w:p w14:paraId="1940FA61" w14:textId="77777777" w:rsidR="00097D0B" w:rsidRPr="001E776C" w:rsidRDefault="00097D0B" w:rsidP="00097D0B"/>
    <w:p w14:paraId="4818EB22" w14:textId="77777777" w:rsidR="00097D0B" w:rsidRPr="00BE2236" w:rsidRDefault="00097D0B" w:rsidP="005D77EB">
      <w:pPr>
        <w:rPr>
          <w:rFonts w:ascii="Times New Roman" w:hAnsi="Times New Roman" w:cs="Times New Roman"/>
        </w:rPr>
      </w:pPr>
    </w:p>
    <w:sectPr w:rsidR="00097D0B" w:rsidRPr="00BE2236" w:rsidSect="00204880">
      <w:headerReference w:type="default" r:id="rId19"/>
      <w:pgSz w:w="11906" w:h="16838" w:code="9"/>
      <w:pgMar w:top="1134" w:right="1418" w:bottom="567" w:left="2268"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FF588" w14:textId="77777777" w:rsidR="00204880" w:rsidRDefault="00204880">
      <w:r>
        <w:separator/>
      </w:r>
    </w:p>
  </w:endnote>
  <w:endnote w:type="continuationSeparator" w:id="0">
    <w:p w14:paraId="5595FEFB" w14:textId="77777777" w:rsidR="00204880" w:rsidRDefault="002048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BFEFD" w14:textId="77777777" w:rsidR="00CC767E" w:rsidRDefault="00CC767E">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7320688" w14:textId="77777777" w:rsidR="00CC767E" w:rsidRDefault="00CC767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7E2DF" w14:textId="59D61731" w:rsidR="00550689" w:rsidRDefault="00550689">
    <w:pPr>
      <w:pStyle w:val="Fuzeile"/>
      <w:jc w:val="right"/>
    </w:pPr>
  </w:p>
  <w:p w14:paraId="667BBB28" w14:textId="77777777" w:rsidR="00550689" w:rsidRDefault="005506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77EBD" w14:textId="77777777" w:rsidR="00CC767E" w:rsidRDefault="00CC767E">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3F86041C" w14:textId="77777777" w:rsidR="00CC767E" w:rsidRDefault="00CC767E">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BA7AE" w14:textId="77777777" w:rsidR="00CC767E" w:rsidRPr="000B1403" w:rsidRDefault="00CC767E" w:rsidP="000B1403">
    <w:pPr>
      <w:pStyle w:val="Kopf-FuzeileundFunot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0B3F8" w14:textId="77777777" w:rsidR="00204880" w:rsidRDefault="00204880">
      <w:r>
        <w:separator/>
      </w:r>
    </w:p>
  </w:footnote>
  <w:footnote w:type="continuationSeparator" w:id="0">
    <w:p w14:paraId="2232D057" w14:textId="77777777" w:rsidR="00204880" w:rsidRDefault="002048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180"/>
      <w:gridCol w:w="4180"/>
    </w:tblGrid>
    <w:tr w:rsidR="00CC767E" w14:paraId="25EDE283" w14:textId="77777777" w:rsidTr="00CF0BB3">
      <w:tc>
        <w:tcPr>
          <w:tcW w:w="4180" w:type="dxa"/>
        </w:tcPr>
        <w:p w14:paraId="43A42FAF" w14:textId="78B08DF8" w:rsidR="00CC767E" w:rsidRDefault="000D3BE6" w:rsidP="00CF0BB3">
          <w:pPr>
            <w:pStyle w:val="Kopf-FuzeileundFunote"/>
          </w:pPr>
          <w:r>
            <w:rPr>
              <w:noProof/>
            </w:rPr>
            <w:fldChar w:fldCharType="begin"/>
          </w:r>
          <w:r>
            <w:rPr>
              <w:noProof/>
            </w:rPr>
            <w:instrText xml:space="preserve"> STYLEREF  "Überschrift 1"  \* MERGEFORMAT </w:instrText>
          </w:r>
          <w:r>
            <w:rPr>
              <w:noProof/>
            </w:rPr>
            <w:fldChar w:fldCharType="separate"/>
          </w:r>
          <w:r w:rsidR="00B9337F">
            <w:rPr>
              <w:b/>
              <w:bCs/>
              <w:noProof/>
              <w:lang w:val="en-GB"/>
            </w:rPr>
            <w:t>Error! Use the Home tab to apply Überschrift 1 to the text that you want to appear here.</w:t>
          </w:r>
          <w:r>
            <w:rPr>
              <w:noProof/>
            </w:rPr>
            <w:fldChar w:fldCharType="end"/>
          </w:r>
        </w:p>
      </w:tc>
      <w:tc>
        <w:tcPr>
          <w:tcW w:w="4180" w:type="dxa"/>
        </w:tcPr>
        <w:p w14:paraId="0CC613AF" w14:textId="77777777" w:rsidR="00CC767E" w:rsidRDefault="00CC767E" w:rsidP="00CF0BB3">
          <w:pPr>
            <w:pStyle w:val="Kopf-FuzeileundFunote"/>
            <w:jc w:val="right"/>
          </w:pPr>
          <w:r w:rsidRPr="00DC41D9">
            <w:fldChar w:fldCharType="begin"/>
          </w:r>
          <w:r w:rsidRPr="00DC41D9">
            <w:instrText xml:space="preserve"> PAGE   \* MERGEFORMAT </w:instrText>
          </w:r>
          <w:r w:rsidRPr="00DC41D9">
            <w:fldChar w:fldCharType="separate"/>
          </w:r>
          <w:r w:rsidR="003F5985">
            <w:rPr>
              <w:noProof/>
            </w:rPr>
            <w:t>2</w:t>
          </w:r>
          <w:r w:rsidRPr="00DC41D9">
            <w:fldChar w:fldCharType="end"/>
          </w:r>
        </w:p>
      </w:tc>
    </w:tr>
  </w:tbl>
  <w:p w14:paraId="32178F70" w14:textId="77777777" w:rsidR="00CC767E" w:rsidRPr="007B499C" w:rsidRDefault="00CC767E" w:rsidP="00DC41D9">
    <w:pPr>
      <w:pStyle w:val="Kopf-FuzeileundFuno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109"/>
      <w:gridCol w:w="4111"/>
    </w:tblGrid>
    <w:tr w:rsidR="00CC767E" w14:paraId="1D1657A9" w14:textId="77777777" w:rsidTr="00CF0BB3">
      <w:tc>
        <w:tcPr>
          <w:tcW w:w="4180" w:type="dxa"/>
        </w:tcPr>
        <w:p w14:paraId="6DBD2B53" w14:textId="77777777" w:rsidR="00CC767E" w:rsidRDefault="00CC767E" w:rsidP="00CF0BB3">
          <w:pPr>
            <w:pStyle w:val="Kopf-FuzeileundFunote"/>
          </w:pPr>
        </w:p>
      </w:tc>
      <w:tc>
        <w:tcPr>
          <w:tcW w:w="4180" w:type="dxa"/>
        </w:tcPr>
        <w:p w14:paraId="0D33F3A2" w14:textId="77777777" w:rsidR="00CC767E" w:rsidRDefault="00CC767E" w:rsidP="00CF0BB3">
          <w:pPr>
            <w:pStyle w:val="Kopf-FuzeileundFunote"/>
            <w:jc w:val="right"/>
          </w:pPr>
          <w:r w:rsidRPr="00DC41D9">
            <w:fldChar w:fldCharType="begin"/>
          </w:r>
          <w:r w:rsidRPr="00DC41D9">
            <w:instrText xml:space="preserve"> PAGE   \* MERGEFORMAT </w:instrText>
          </w:r>
          <w:r w:rsidRPr="00DC41D9">
            <w:fldChar w:fldCharType="separate"/>
          </w:r>
          <w:r w:rsidR="003F5985">
            <w:rPr>
              <w:noProof/>
            </w:rPr>
            <w:t>4</w:t>
          </w:r>
          <w:r w:rsidRPr="00DC41D9">
            <w:fldChar w:fldCharType="end"/>
          </w:r>
        </w:p>
      </w:tc>
    </w:tr>
  </w:tbl>
  <w:p w14:paraId="7D2D9EA5" w14:textId="77777777" w:rsidR="00CC767E" w:rsidRPr="00DC41D9" w:rsidRDefault="00CC767E" w:rsidP="00DC41D9">
    <w:pPr>
      <w:pStyle w:val="Kopf-FuzeileundFuno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180"/>
      <w:gridCol w:w="4180"/>
    </w:tblGrid>
    <w:tr w:rsidR="00CC767E" w14:paraId="2D7C1B0B" w14:textId="77777777" w:rsidTr="00CF0BB3">
      <w:tc>
        <w:tcPr>
          <w:tcW w:w="4180" w:type="dxa"/>
        </w:tcPr>
        <w:p w14:paraId="06E67CEA" w14:textId="20505FF0" w:rsidR="00CC767E" w:rsidRDefault="000D3BE6" w:rsidP="00CF0BB3">
          <w:pPr>
            <w:pStyle w:val="Kopf-FuzeileundFunote"/>
          </w:pPr>
          <w:r>
            <w:rPr>
              <w:noProof/>
            </w:rPr>
            <w:fldChar w:fldCharType="begin"/>
          </w:r>
          <w:r>
            <w:rPr>
              <w:noProof/>
            </w:rPr>
            <w:instrText xml:space="preserve"> STYLEREF  "Überschrift 1"  \* MERGEFORMAT </w:instrText>
          </w:r>
          <w:r>
            <w:rPr>
              <w:noProof/>
            </w:rPr>
            <w:fldChar w:fldCharType="separate"/>
          </w:r>
          <w:r w:rsidR="00F82CE0" w:rsidRPr="00F82CE0">
            <w:rPr>
              <w:b/>
              <w:bCs/>
              <w:noProof/>
              <w:lang w:val="en-GB"/>
            </w:rPr>
            <w:t>Verwendung von Literaturquellen</w:t>
          </w:r>
          <w:r>
            <w:rPr>
              <w:noProof/>
            </w:rPr>
            <w:fldChar w:fldCharType="end"/>
          </w:r>
        </w:p>
      </w:tc>
      <w:tc>
        <w:tcPr>
          <w:tcW w:w="4180" w:type="dxa"/>
        </w:tcPr>
        <w:p w14:paraId="5352E084" w14:textId="77777777" w:rsidR="00CC767E" w:rsidRDefault="00CC767E" w:rsidP="00CF0BB3">
          <w:pPr>
            <w:pStyle w:val="Kopf-FuzeileundFunote"/>
            <w:jc w:val="right"/>
          </w:pPr>
          <w:r w:rsidRPr="00DC41D9">
            <w:fldChar w:fldCharType="begin"/>
          </w:r>
          <w:r w:rsidRPr="00DC41D9">
            <w:instrText xml:space="preserve"> PAGE   \* MERGEFORMAT </w:instrText>
          </w:r>
          <w:r w:rsidRPr="00DC41D9">
            <w:fldChar w:fldCharType="separate"/>
          </w:r>
          <w:r w:rsidR="003F5985">
            <w:rPr>
              <w:noProof/>
            </w:rPr>
            <w:t>6</w:t>
          </w:r>
          <w:r w:rsidRPr="00DC41D9">
            <w:fldChar w:fldCharType="end"/>
          </w:r>
        </w:p>
      </w:tc>
    </w:tr>
  </w:tbl>
  <w:p w14:paraId="0D264ED7" w14:textId="77777777" w:rsidR="00CC767E" w:rsidRPr="00DC41D9" w:rsidRDefault="00CC767E" w:rsidP="00DC41D9">
    <w:pPr>
      <w:pStyle w:val="Kopf-FuzeileundFuno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109"/>
      <w:gridCol w:w="4111"/>
    </w:tblGrid>
    <w:tr w:rsidR="00CC767E" w14:paraId="1C12C569" w14:textId="77777777" w:rsidTr="00CF0BB3">
      <w:tc>
        <w:tcPr>
          <w:tcW w:w="4180" w:type="dxa"/>
        </w:tcPr>
        <w:p w14:paraId="70C670E5" w14:textId="77777777" w:rsidR="00CC767E" w:rsidRDefault="00CC767E" w:rsidP="00CF0BB3">
          <w:pPr>
            <w:pStyle w:val="Kopf-FuzeileundFunote"/>
          </w:pPr>
        </w:p>
      </w:tc>
      <w:tc>
        <w:tcPr>
          <w:tcW w:w="4180" w:type="dxa"/>
        </w:tcPr>
        <w:p w14:paraId="07E5F5C9" w14:textId="77777777" w:rsidR="00CC767E" w:rsidRDefault="00CC767E" w:rsidP="00CF0BB3">
          <w:pPr>
            <w:pStyle w:val="Kopf-FuzeileundFunote"/>
            <w:jc w:val="right"/>
          </w:pPr>
          <w:r w:rsidRPr="00DC41D9">
            <w:fldChar w:fldCharType="begin"/>
          </w:r>
          <w:r w:rsidRPr="00DC41D9">
            <w:instrText xml:space="preserve"> PAGE   \* MERGEFORMAT </w:instrText>
          </w:r>
          <w:r w:rsidRPr="00DC41D9">
            <w:fldChar w:fldCharType="separate"/>
          </w:r>
          <w:r w:rsidR="003F5985">
            <w:rPr>
              <w:noProof/>
            </w:rPr>
            <w:t>8</w:t>
          </w:r>
          <w:r w:rsidRPr="00DC41D9">
            <w:fldChar w:fldCharType="end"/>
          </w:r>
        </w:p>
      </w:tc>
    </w:tr>
  </w:tbl>
  <w:p w14:paraId="172C1920" w14:textId="77777777" w:rsidR="00CC767E" w:rsidRPr="00DC41D9" w:rsidRDefault="00CC767E" w:rsidP="00DC41D9">
    <w:pPr>
      <w:pStyle w:val="Kopf-FuzeileundFuno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21280"/>
    <w:multiLevelType w:val="hybridMultilevel"/>
    <w:tmpl w:val="21A6440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80259B6"/>
    <w:multiLevelType w:val="hybridMultilevel"/>
    <w:tmpl w:val="D624CE4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3A0109D"/>
    <w:multiLevelType w:val="hybridMultilevel"/>
    <w:tmpl w:val="25EADC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840F38"/>
    <w:multiLevelType w:val="multilevel"/>
    <w:tmpl w:val="02F26230"/>
    <w:lvl w:ilvl="0">
      <w:start w:val="3"/>
      <w:numFmt w:val="decimal"/>
      <w:lvlText w:val="%1"/>
      <w:lvlJc w:val="left"/>
      <w:pPr>
        <w:tabs>
          <w:tab w:val="num" w:pos="705"/>
        </w:tabs>
        <w:ind w:left="705" w:hanging="705"/>
      </w:pPr>
      <w:rPr>
        <w:rFonts w:hint="default"/>
      </w:rPr>
    </w:lvl>
    <w:lvl w:ilvl="1">
      <w:start w:val="3"/>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163A65CD"/>
    <w:multiLevelType w:val="hybridMultilevel"/>
    <w:tmpl w:val="50C2A320"/>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27F172B9"/>
    <w:multiLevelType w:val="hybridMultilevel"/>
    <w:tmpl w:val="69B8354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E6E67C5"/>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3E6C67B9"/>
    <w:multiLevelType w:val="hybridMultilevel"/>
    <w:tmpl w:val="CD36098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E91463A"/>
    <w:multiLevelType w:val="hybridMultilevel"/>
    <w:tmpl w:val="AA4E1B14"/>
    <w:lvl w:ilvl="0" w:tplc="00030407">
      <w:start w:val="1"/>
      <w:numFmt w:val="bullet"/>
      <w:lvlText w:val="o"/>
      <w:lvlJc w:val="left"/>
      <w:pPr>
        <w:tabs>
          <w:tab w:val="num" w:pos="720"/>
        </w:tabs>
        <w:ind w:left="720" w:hanging="360"/>
      </w:pPr>
      <w:rPr>
        <w:rFonts w:ascii="Courier New" w:hAnsi="Courier New"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920414F"/>
    <w:multiLevelType w:val="hybridMultilevel"/>
    <w:tmpl w:val="75746D2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C9553C1"/>
    <w:multiLevelType w:val="hybridMultilevel"/>
    <w:tmpl w:val="BB7C3B5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10B70A3"/>
    <w:multiLevelType w:val="multilevel"/>
    <w:tmpl w:val="BE36B2FC"/>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78423B30"/>
    <w:multiLevelType w:val="hybridMultilevel"/>
    <w:tmpl w:val="DAF441AE"/>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992158E"/>
    <w:multiLevelType w:val="hybridMultilevel"/>
    <w:tmpl w:val="4A60B728"/>
    <w:lvl w:ilvl="0" w:tplc="00010407">
      <w:start w:val="1"/>
      <w:numFmt w:val="bullet"/>
      <w:lvlText w:val=""/>
      <w:lvlJc w:val="left"/>
      <w:pPr>
        <w:tabs>
          <w:tab w:val="num" w:pos="720"/>
        </w:tabs>
        <w:ind w:left="720" w:hanging="360"/>
      </w:pPr>
      <w:rPr>
        <w:rFonts w:ascii="Symbol" w:hAnsi="Symbol" w:hint="default"/>
      </w:rPr>
    </w:lvl>
    <w:lvl w:ilvl="1" w:tplc="00030407">
      <w:start w:val="1"/>
      <w:numFmt w:val="bullet"/>
      <w:lvlText w:val="o"/>
      <w:lvlJc w:val="left"/>
      <w:pPr>
        <w:tabs>
          <w:tab w:val="num" w:pos="1440"/>
        </w:tabs>
        <w:ind w:left="1440" w:hanging="360"/>
      </w:pPr>
      <w:rPr>
        <w:rFonts w:ascii="Courier New" w:hAnsi="Courier New" w:hint="default"/>
      </w:rPr>
    </w:lvl>
    <w:lvl w:ilvl="2" w:tplc="00050407">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num w:numId="1" w16cid:durableId="1733195908">
    <w:abstractNumId w:val="11"/>
  </w:num>
  <w:num w:numId="2" w16cid:durableId="1114322198">
    <w:abstractNumId w:val="13"/>
  </w:num>
  <w:num w:numId="3" w16cid:durableId="1701391739">
    <w:abstractNumId w:val="8"/>
  </w:num>
  <w:num w:numId="4" w16cid:durableId="587234625">
    <w:abstractNumId w:val="12"/>
  </w:num>
  <w:num w:numId="5" w16cid:durableId="1543789054">
    <w:abstractNumId w:val="5"/>
  </w:num>
  <w:num w:numId="6" w16cid:durableId="391536895">
    <w:abstractNumId w:val="10"/>
  </w:num>
  <w:num w:numId="7" w16cid:durableId="1140348534">
    <w:abstractNumId w:val="7"/>
  </w:num>
  <w:num w:numId="8" w16cid:durableId="1729767363">
    <w:abstractNumId w:val="9"/>
  </w:num>
  <w:num w:numId="9" w16cid:durableId="1667324707">
    <w:abstractNumId w:val="2"/>
  </w:num>
  <w:num w:numId="10" w16cid:durableId="1010763972">
    <w:abstractNumId w:val="0"/>
  </w:num>
  <w:num w:numId="11" w16cid:durableId="1799179911">
    <w:abstractNumId w:val="1"/>
  </w:num>
  <w:num w:numId="12" w16cid:durableId="346373321">
    <w:abstractNumId w:val="4"/>
  </w:num>
  <w:num w:numId="13" w16cid:durableId="1772554844">
    <w:abstractNumId w:val="6"/>
  </w:num>
  <w:num w:numId="14" w16cid:durableId="2028287708">
    <w:abstractNumId w:val="3"/>
  </w:num>
  <w:num w:numId="15" w16cid:durableId="674651012">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embedSystemFonts/>
  <w:activeWritingStyle w:appName="MSWord" w:lang="it-IT" w:vendorID="3" w:dllVersion="517" w:checkStyle="1"/>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autoHyphenation/>
  <w:hyphenationZone w:val="284"/>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IM_Thesis_deuts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rpedeer9w0x7easru5t9wd00p92etttp5s&quot;&gt;literature&lt;record-ids&gt;&lt;item&gt;1&lt;/item&gt;&lt;item&gt;2&lt;/item&gt;&lt;item&gt;3&lt;/item&gt;&lt;item&gt;4&lt;/item&gt;&lt;item&gt;5&lt;/item&gt;&lt;/record-ids&gt;&lt;/item&gt;&lt;/Libraries&gt;"/>
  </w:docVars>
  <w:rsids>
    <w:rsidRoot w:val="000D3BE6"/>
    <w:rsid w:val="000001A7"/>
    <w:rsid w:val="00003172"/>
    <w:rsid w:val="0001498B"/>
    <w:rsid w:val="00020885"/>
    <w:rsid w:val="00021DD3"/>
    <w:rsid w:val="000263BE"/>
    <w:rsid w:val="0003115F"/>
    <w:rsid w:val="000320EC"/>
    <w:rsid w:val="00032330"/>
    <w:rsid w:val="00033052"/>
    <w:rsid w:val="0003479B"/>
    <w:rsid w:val="00034FDD"/>
    <w:rsid w:val="000361B6"/>
    <w:rsid w:val="000367E2"/>
    <w:rsid w:val="0003783E"/>
    <w:rsid w:val="000433ED"/>
    <w:rsid w:val="000502B5"/>
    <w:rsid w:val="000512D2"/>
    <w:rsid w:val="00052064"/>
    <w:rsid w:val="00052971"/>
    <w:rsid w:val="0005734A"/>
    <w:rsid w:val="000574C7"/>
    <w:rsid w:val="0006199B"/>
    <w:rsid w:val="00063DFA"/>
    <w:rsid w:val="00064217"/>
    <w:rsid w:val="000655C6"/>
    <w:rsid w:val="00065F7A"/>
    <w:rsid w:val="00066F5E"/>
    <w:rsid w:val="00072BA8"/>
    <w:rsid w:val="000741AD"/>
    <w:rsid w:val="00075982"/>
    <w:rsid w:val="00075C4A"/>
    <w:rsid w:val="00076426"/>
    <w:rsid w:val="00076F71"/>
    <w:rsid w:val="00083AD0"/>
    <w:rsid w:val="00085243"/>
    <w:rsid w:val="00086D3C"/>
    <w:rsid w:val="0008705D"/>
    <w:rsid w:val="00091DE3"/>
    <w:rsid w:val="00092C02"/>
    <w:rsid w:val="0009313A"/>
    <w:rsid w:val="00094708"/>
    <w:rsid w:val="00094BF4"/>
    <w:rsid w:val="00094DA1"/>
    <w:rsid w:val="00096754"/>
    <w:rsid w:val="0009678F"/>
    <w:rsid w:val="00097D0B"/>
    <w:rsid w:val="000A6FB7"/>
    <w:rsid w:val="000B004A"/>
    <w:rsid w:val="000B1403"/>
    <w:rsid w:val="000B478C"/>
    <w:rsid w:val="000B7A2C"/>
    <w:rsid w:val="000C09FF"/>
    <w:rsid w:val="000C3616"/>
    <w:rsid w:val="000C3640"/>
    <w:rsid w:val="000C453B"/>
    <w:rsid w:val="000C54E2"/>
    <w:rsid w:val="000C5E99"/>
    <w:rsid w:val="000C664F"/>
    <w:rsid w:val="000D05C8"/>
    <w:rsid w:val="000D0696"/>
    <w:rsid w:val="000D1611"/>
    <w:rsid w:val="000D26F3"/>
    <w:rsid w:val="000D3BE6"/>
    <w:rsid w:val="000D3EC2"/>
    <w:rsid w:val="000D4EF9"/>
    <w:rsid w:val="000D7847"/>
    <w:rsid w:val="000E0F25"/>
    <w:rsid w:val="000E59BA"/>
    <w:rsid w:val="000E60B3"/>
    <w:rsid w:val="000E6F00"/>
    <w:rsid w:val="000F1E46"/>
    <w:rsid w:val="000F2DB1"/>
    <w:rsid w:val="000F4068"/>
    <w:rsid w:val="000F4774"/>
    <w:rsid w:val="000F6378"/>
    <w:rsid w:val="000F6610"/>
    <w:rsid w:val="000F696D"/>
    <w:rsid w:val="000F7150"/>
    <w:rsid w:val="000F7C8A"/>
    <w:rsid w:val="001008BB"/>
    <w:rsid w:val="00101399"/>
    <w:rsid w:val="001021EB"/>
    <w:rsid w:val="0010253F"/>
    <w:rsid w:val="0010331F"/>
    <w:rsid w:val="001042CA"/>
    <w:rsid w:val="00105B8C"/>
    <w:rsid w:val="00105D2D"/>
    <w:rsid w:val="00106606"/>
    <w:rsid w:val="001068D7"/>
    <w:rsid w:val="001071FE"/>
    <w:rsid w:val="001148D7"/>
    <w:rsid w:val="00116DCB"/>
    <w:rsid w:val="0011735C"/>
    <w:rsid w:val="00117EE5"/>
    <w:rsid w:val="00120B45"/>
    <w:rsid w:val="00121E24"/>
    <w:rsid w:val="00130A66"/>
    <w:rsid w:val="001317BC"/>
    <w:rsid w:val="00132919"/>
    <w:rsid w:val="00132C75"/>
    <w:rsid w:val="00134F41"/>
    <w:rsid w:val="00135197"/>
    <w:rsid w:val="001356EC"/>
    <w:rsid w:val="001408D1"/>
    <w:rsid w:val="00140AF1"/>
    <w:rsid w:val="0014278D"/>
    <w:rsid w:val="001429A7"/>
    <w:rsid w:val="00146B54"/>
    <w:rsid w:val="00147D60"/>
    <w:rsid w:val="00147FE4"/>
    <w:rsid w:val="001527C8"/>
    <w:rsid w:val="0015380B"/>
    <w:rsid w:val="00155ECE"/>
    <w:rsid w:val="00156261"/>
    <w:rsid w:val="00156E39"/>
    <w:rsid w:val="001573B5"/>
    <w:rsid w:val="001609A5"/>
    <w:rsid w:val="00160F17"/>
    <w:rsid w:val="00163056"/>
    <w:rsid w:val="00170221"/>
    <w:rsid w:val="00170A2B"/>
    <w:rsid w:val="001756AF"/>
    <w:rsid w:val="00177473"/>
    <w:rsid w:val="001811FF"/>
    <w:rsid w:val="001838F2"/>
    <w:rsid w:val="00190EFA"/>
    <w:rsid w:val="001925F0"/>
    <w:rsid w:val="0019656F"/>
    <w:rsid w:val="001972A9"/>
    <w:rsid w:val="001A1776"/>
    <w:rsid w:val="001A1AE2"/>
    <w:rsid w:val="001A32F8"/>
    <w:rsid w:val="001A6402"/>
    <w:rsid w:val="001B38B7"/>
    <w:rsid w:val="001B4678"/>
    <w:rsid w:val="001B4B45"/>
    <w:rsid w:val="001B5279"/>
    <w:rsid w:val="001B5DDD"/>
    <w:rsid w:val="001B601F"/>
    <w:rsid w:val="001B6D8E"/>
    <w:rsid w:val="001C01E8"/>
    <w:rsid w:val="001C20A8"/>
    <w:rsid w:val="001C3370"/>
    <w:rsid w:val="001C36E4"/>
    <w:rsid w:val="001C7203"/>
    <w:rsid w:val="001C7958"/>
    <w:rsid w:val="001D19ED"/>
    <w:rsid w:val="001D19F7"/>
    <w:rsid w:val="001D2FD9"/>
    <w:rsid w:val="001D35F2"/>
    <w:rsid w:val="001E0BDE"/>
    <w:rsid w:val="001E0C40"/>
    <w:rsid w:val="001E1B38"/>
    <w:rsid w:val="001E2512"/>
    <w:rsid w:val="001E3C62"/>
    <w:rsid w:val="001E4521"/>
    <w:rsid w:val="001E4559"/>
    <w:rsid w:val="001E6FB3"/>
    <w:rsid w:val="001E7B51"/>
    <w:rsid w:val="001F1FEB"/>
    <w:rsid w:val="001F5FF3"/>
    <w:rsid w:val="00204880"/>
    <w:rsid w:val="00204F49"/>
    <w:rsid w:val="0020588B"/>
    <w:rsid w:val="002061A8"/>
    <w:rsid w:val="0020653D"/>
    <w:rsid w:val="0021010D"/>
    <w:rsid w:val="0021064A"/>
    <w:rsid w:val="0021756B"/>
    <w:rsid w:val="00226049"/>
    <w:rsid w:val="00233BB6"/>
    <w:rsid w:val="00236A1D"/>
    <w:rsid w:val="00236F1A"/>
    <w:rsid w:val="002411C0"/>
    <w:rsid w:val="00241A24"/>
    <w:rsid w:val="00241E16"/>
    <w:rsid w:val="002423B9"/>
    <w:rsid w:val="002427BD"/>
    <w:rsid w:val="00242A0B"/>
    <w:rsid w:val="00243489"/>
    <w:rsid w:val="00244F08"/>
    <w:rsid w:val="00245D5D"/>
    <w:rsid w:val="002566AC"/>
    <w:rsid w:val="00257332"/>
    <w:rsid w:val="0025786A"/>
    <w:rsid w:val="00257D08"/>
    <w:rsid w:val="00261429"/>
    <w:rsid w:val="0026292F"/>
    <w:rsid w:val="00264E53"/>
    <w:rsid w:val="002659E1"/>
    <w:rsid w:val="00266DE0"/>
    <w:rsid w:val="002672EB"/>
    <w:rsid w:val="002679B6"/>
    <w:rsid w:val="0027161E"/>
    <w:rsid w:val="00271EC4"/>
    <w:rsid w:val="00276019"/>
    <w:rsid w:val="00277310"/>
    <w:rsid w:val="00280A1C"/>
    <w:rsid w:val="0028126A"/>
    <w:rsid w:val="00281D07"/>
    <w:rsid w:val="00282E4E"/>
    <w:rsid w:val="00283372"/>
    <w:rsid w:val="00284B44"/>
    <w:rsid w:val="0028561C"/>
    <w:rsid w:val="00286D88"/>
    <w:rsid w:val="00290C46"/>
    <w:rsid w:val="00292A01"/>
    <w:rsid w:val="00294613"/>
    <w:rsid w:val="00294D14"/>
    <w:rsid w:val="00295733"/>
    <w:rsid w:val="00296D47"/>
    <w:rsid w:val="002979C7"/>
    <w:rsid w:val="002A0706"/>
    <w:rsid w:val="002A1E4A"/>
    <w:rsid w:val="002A1F69"/>
    <w:rsid w:val="002A1F71"/>
    <w:rsid w:val="002A45E8"/>
    <w:rsid w:val="002B04B7"/>
    <w:rsid w:val="002B1743"/>
    <w:rsid w:val="002B17F8"/>
    <w:rsid w:val="002B3D70"/>
    <w:rsid w:val="002C1317"/>
    <w:rsid w:val="002C4C3C"/>
    <w:rsid w:val="002C732E"/>
    <w:rsid w:val="002C761E"/>
    <w:rsid w:val="002D1486"/>
    <w:rsid w:val="002D381C"/>
    <w:rsid w:val="002D458D"/>
    <w:rsid w:val="002D4E72"/>
    <w:rsid w:val="002D5150"/>
    <w:rsid w:val="002D6817"/>
    <w:rsid w:val="002E0183"/>
    <w:rsid w:val="002E01F1"/>
    <w:rsid w:val="002E286D"/>
    <w:rsid w:val="002E3078"/>
    <w:rsid w:val="002E5506"/>
    <w:rsid w:val="002E6610"/>
    <w:rsid w:val="002E7BBA"/>
    <w:rsid w:val="002F06E4"/>
    <w:rsid w:val="002F3BB6"/>
    <w:rsid w:val="002F547B"/>
    <w:rsid w:val="002F5853"/>
    <w:rsid w:val="002F69FC"/>
    <w:rsid w:val="002F710C"/>
    <w:rsid w:val="002F7C5A"/>
    <w:rsid w:val="00300A22"/>
    <w:rsid w:val="00301196"/>
    <w:rsid w:val="00304370"/>
    <w:rsid w:val="00310C23"/>
    <w:rsid w:val="003113F4"/>
    <w:rsid w:val="00311EE8"/>
    <w:rsid w:val="00313338"/>
    <w:rsid w:val="003156E4"/>
    <w:rsid w:val="00315DEE"/>
    <w:rsid w:val="003167E9"/>
    <w:rsid w:val="00316F98"/>
    <w:rsid w:val="003223C1"/>
    <w:rsid w:val="00322B91"/>
    <w:rsid w:val="003232D0"/>
    <w:rsid w:val="003244D0"/>
    <w:rsid w:val="00324EDC"/>
    <w:rsid w:val="003255C2"/>
    <w:rsid w:val="00326C02"/>
    <w:rsid w:val="003270BC"/>
    <w:rsid w:val="00331120"/>
    <w:rsid w:val="0033114A"/>
    <w:rsid w:val="003320A1"/>
    <w:rsid w:val="00333B31"/>
    <w:rsid w:val="00337887"/>
    <w:rsid w:val="00340229"/>
    <w:rsid w:val="00340D35"/>
    <w:rsid w:val="00340DA7"/>
    <w:rsid w:val="00340DB2"/>
    <w:rsid w:val="00342F10"/>
    <w:rsid w:val="003458AC"/>
    <w:rsid w:val="00346538"/>
    <w:rsid w:val="00347B6B"/>
    <w:rsid w:val="00347D63"/>
    <w:rsid w:val="00350A8A"/>
    <w:rsid w:val="00354BAA"/>
    <w:rsid w:val="003553A2"/>
    <w:rsid w:val="0035665B"/>
    <w:rsid w:val="00357DC8"/>
    <w:rsid w:val="00360983"/>
    <w:rsid w:val="00360F3B"/>
    <w:rsid w:val="0036322D"/>
    <w:rsid w:val="003639FA"/>
    <w:rsid w:val="00365FD6"/>
    <w:rsid w:val="003673D8"/>
    <w:rsid w:val="00367B0E"/>
    <w:rsid w:val="0037034D"/>
    <w:rsid w:val="00370DE0"/>
    <w:rsid w:val="00370FD9"/>
    <w:rsid w:val="00372469"/>
    <w:rsid w:val="00372AF7"/>
    <w:rsid w:val="00372DB3"/>
    <w:rsid w:val="00373E60"/>
    <w:rsid w:val="00376215"/>
    <w:rsid w:val="00381FDD"/>
    <w:rsid w:val="00383008"/>
    <w:rsid w:val="00383C40"/>
    <w:rsid w:val="00385A12"/>
    <w:rsid w:val="003874F3"/>
    <w:rsid w:val="0039021B"/>
    <w:rsid w:val="00390254"/>
    <w:rsid w:val="003909A4"/>
    <w:rsid w:val="00391FD7"/>
    <w:rsid w:val="00393E65"/>
    <w:rsid w:val="00394A1A"/>
    <w:rsid w:val="00394C29"/>
    <w:rsid w:val="00396288"/>
    <w:rsid w:val="003A10E5"/>
    <w:rsid w:val="003A11B0"/>
    <w:rsid w:val="003A3E3A"/>
    <w:rsid w:val="003A4FEE"/>
    <w:rsid w:val="003A512E"/>
    <w:rsid w:val="003A602F"/>
    <w:rsid w:val="003A760D"/>
    <w:rsid w:val="003B01ED"/>
    <w:rsid w:val="003B118D"/>
    <w:rsid w:val="003B290B"/>
    <w:rsid w:val="003B4C60"/>
    <w:rsid w:val="003C19D6"/>
    <w:rsid w:val="003C20BE"/>
    <w:rsid w:val="003C3CD6"/>
    <w:rsid w:val="003D2824"/>
    <w:rsid w:val="003D7B35"/>
    <w:rsid w:val="003E3FBB"/>
    <w:rsid w:val="003E4487"/>
    <w:rsid w:val="003E56BF"/>
    <w:rsid w:val="003E7464"/>
    <w:rsid w:val="003F17F5"/>
    <w:rsid w:val="003F18A8"/>
    <w:rsid w:val="003F391C"/>
    <w:rsid w:val="003F4107"/>
    <w:rsid w:val="003F4411"/>
    <w:rsid w:val="003F53E0"/>
    <w:rsid w:val="003F5985"/>
    <w:rsid w:val="003F6103"/>
    <w:rsid w:val="004000C2"/>
    <w:rsid w:val="004032EA"/>
    <w:rsid w:val="00403F44"/>
    <w:rsid w:val="00405AF4"/>
    <w:rsid w:val="00410B39"/>
    <w:rsid w:val="004112B6"/>
    <w:rsid w:val="00413110"/>
    <w:rsid w:val="004135BB"/>
    <w:rsid w:val="00413BE4"/>
    <w:rsid w:val="00414DC9"/>
    <w:rsid w:val="00414E59"/>
    <w:rsid w:val="0041709F"/>
    <w:rsid w:val="004178F1"/>
    <w:rsid w:val="00417D5E"/>
    <w:rsid w:val="00421884"/>
    <w:rsid w:val="00422E00"/>
    <w:rsid w:val="00423556"/>
    <w:rsid w:val="00426943"/>
    <w:rsid w:val="00427616"/>
    <w:rsid w:val="0043438F"/>
    <w:rsid w:val="004352B2"/>
    <w:rsid w:val="00437E60"/>
    <w:rsid w:val="00445B2E"/>
    <w:rsid w:val="004475DD"/>
    <w:rsid w:val="00452EAC"/>
    <w:rsid w:val="00454156"/>
    <w:rsid w:val="00454AFF"/>
    <w:rsid w:val="00456E53"/>
    <w:rsid w:val="00465405"/>
    <w:rsid w:val="0046544D"/>
    <w:rsid w:val="00465975"/>
    <w:rsid w:val="00467AA7"/>
    <w:rsid w:val="00470091"/>
    <w:rsid w:val="00470C9A"/>
    <w:rsid w:val="00472E81"/>
    <w:rsid w:val="00473BCB"/>
    <w:rsid w:val="00474B39"/>
    <w:rsid w:val="004766A9"/>
    <w:rsid w:val="00476DAD"/>
    <w:rsid w:val="004771BD"/>
    <w:rsid w:val="004815E4"/>
    <w:rsid w:val="004817BF"/>
    <w:rsid w:val="00483273"/>
    <w:rsid w:val="004847F7"/>
    <w:rsid w:val="00485922"/>
    <w:rsid w:val="004864FF"/>
    <w:rsid w:val="00486C12"/>
    <w:rsid w:val="00490FC4"/>
    <w:rsid w:val="00494FF0"/>
    <w:rsid w:val="00495044"/>
    <w:rsid w:val="00495140"/>
    <w:rsid w:val="00496F52"/>
    <w:rsid w:val="004A383C"/>
    <w:rsid w:val="004A4ECA"/>
    <w:rsid w:val="004A531B"/>
    <w:rsid w:val="004A6176"/>
    <w:rsid w:val="004A6B0D"/>
    <w:rsid w:val="004B11D2"/>
    <w:rsid w:val="004B16DD"/>
    <w:rsid w:val="004B28F6"/>
    <w:rsid w:val="004B5BCF"/>
    <w:rsid w:val="004B5FFA"/>
    <w:rsid w:val="004C08AB"/>
    <w:rsid w:val="004C1AEB"/>
    <w:rsid w:val="004C2090"/>
    <w:rsid w:val="004C4479"/>
    <w:rsid w:val="004C5452"/>
    <w:rsid w:val="004C57BA"/>
    <w:rsid w:val="004C5D64"/>
    <w:rsid w:val="004C6C3C"/>
    <w:rsid w:val="004D1669"/>
    <w:rsid w:val="004D264E"/>
    <w:rsid w:val="004D7A62"/>
    <w:rsid w:val="004E013A"/>
    <w:rsid w:val="004E4580"/>
    <w:rsid w:val="004E60B1"/>
    <w:rsid w:val="004E6E79"/>
    <w:rsid w:val="004F0BAE"/>
    <w:rsid w:val="004F4F92"/>
    <w:rsid w:val="004F5F61"/>
    <w:rsid w:val="004F67F3"/>
    <w:rsid w:val="004F6A97"/>
    <w:rsid w:val="004F7F00"/>
    <w:rsid w:val="00503C01"/>
    <w:rsid w:val="00503F99"/>
    <w:rsid w:val="0050597A"/>
    <w:rsid w:val="00505C7A"/>
    <w:rsid w:val="005067C2"/>
    <w:rsid w:val="0050752A"/>
    <w:rsid w:val="00510BBA"/>
    <w:rsid w:val="0051390D"/>
    <w:rsid w:val="0051448B"/>
    <w:rsid w:val="0051663D"/>
    <w:rsid w:val="005171F8"/>
    <w:rsid w:val="0052102F"/>
    <w:rsid w:val="00530B7B"/>
    <w:rsid w:val="0053143C"/>
    <w:rsid w:val="0053724F"/>
    <w:rsid w:val="00540E25"/>
    <w:rsid w:val="00540E67"/>
    <w:rsid w:val="005431CA"/>
    <w:rsid w:val="005452A2"/>
    <w:rsid w:val="00545CD8"/>
    <w:rsid w:val="00545E38"/>
    <w:rsid w:val="00546024"/>
    <w:rsid w:val="00550689"/>
    <w:rsid w:val="00552A49"/>
    <w:rsid w:val="0055358D"/>
    <w:rsid w:val="00553684"/>
    <w:rsid w:val="00554708"/>
    <w:rsid w:val="0055790D"/>
    <w:rsid w:val="00557C86"/>
    <w:rsid w:val="0056162E"/>
    <w:rsid w:val="005637F5"/>
    <w:rsid w:val="00564896"/>
    <w:rsid w:val="005663ED"/>
    <w:rsid w:val="00566B27"/>
    <w:rsid w:val="0057007A"/>
    <w:rsid w:val="005734DB"/>
    <w:rsid w:val="00575195"/>
    <w:rsid w:val="0057541D"/>
    <w:rsid w:val="005767DF"/>
    <w:rsid w:val="0058020D"/>
    <w:rsid w:val="00580DD5"/>
    <w:rsid w:val="005827AD"/>
    <w:rsid w:val="00583AC0"/>
    <w:rsid w:val="00585A64"/>
    <w:rsid w:val="00585C4B"/>
    <w:rsid w:val="00587627"/>
    <w:rsid w:val="00587C3D"/>
    <w:rsid w:val="00592327"/>
    <w:rsid w:val="00594735"/>
    <w:rsid w:val="00595358"/>
    <w:rsid w:val="005A14C1"/>
    <w:rsid w:val="005A4148"/>
    <w:rsid w:val="005A65F5"/>
    <w:rsid w:val="005A661B"/>
    <w:rsid w:val="005A751A"/>
    <w:rsid w:val="005A768D"/>
    <w:rsid w:val="005B1FB1"/>
    <w:rsid w:val="005B23E7"/>
    <w:rsid w:val="005B3AD9"/>
    <w:rsid w:val="005B3D03"/>
    <w:rsid w:val="005B4865"/>
    <w:rsid w:val="005C0AAF"/>
    <w:rsid w:val="005C0C8E"/>
    <w:rsid w:val="005C210B"/>
    <w:rsid w:val="005C35ED"/>
    <w:rsid w:val="005C48B7"/>
    <w:rsid w:val="005C5113"/>
    <w:rsid w:val="005C6418"/>
    <w:rsid w:val="005C7F31"/>
    <w:rsid w:val="005D22DB"/>
    <w:rsid w:val="005D3145"/>
    <w:rsid w:val="005D50A8"/>
    <w:rsid w:val="005D57A2"/>
    <w:rsid w:val="005D5F4E"/>
    <w:rsid w:val="005D6654"/>
    <w:rsid w:val="005D778B"/>
    <w:rsid w:val="005D77EB"/>
    <w:rsid w:val="005E1C96"/>
    <w:rsid w:val="005E2850"/>
    <w:rsid w:val="005E37FD"/>
    <w:rsid w:val="005E4C2F"/>
    <w:rsid w:val="005E6547"/>
    <w:rsid w:val="005E7847"/>
    <w:rsid w:val="005F1057"/>
    <w:rsid w:val="005F184E"/>
    <w:rsid w:val="005F3949"/>
    <w:rsid w:val="005F3BD9"/>
    <w:rsid w:val="005F62D5"/>
    <w:rsid w:val="00600241"/>
    <w:rsid w:val="00604A5B"/>
    <w:rsid w:val="006062E7"/>
    <w:rsid w:val="00606A72"/>
    <w:rsid w:val="00606C71"/>
    <w:rsid w:val="0061033C"/>
    <w:rsid w:val="006111C8"/>
    <w:rsid w:val="00616FE8"/>
    <w:rsid w:val="006179F3"/>
    <w:rsid w:val="00617CBB"/>
    <w:rsid w:val="00622045"/>
    <w:rsid w:val="006250CE"/>
    <w:rsid w:val="006315DB"/>
    <w:rsid w:val="00640D9D"/>
    <w:rsid w:val="00641218"/>
    <w:rsid w:val="00642936"/>
    <w:rsid w:val="0064348B"/>
    <w:rsid w:val="0064365B"/>
    <w:rsid w:val="006460B0"/>
    <w:rsid w:val="00646145"/>
    <w:rsid w:val="006505E7"/>
    <w:rsid w:val="00652723"/>
    <w:rsid w:val="0065534E"/>
    <w:rsid w:val="00655B65"/>
    <w:rsid w:val="00661651"/>
    <w:rsid w:val="00667B05"/>
    <w:rsid w:val="006706B7"/>
    <w:rsid w:val="00671449"/>
    <w:rsid w:val="0067237E"/>
    <w:rsid w:val="00672740"/>
    <w:rsid w:val="0067384E"/>
    <w:rsid w:val="00676D23"/>
    <w:rsid w:val="006804D1"/>
    <w:rsid w:val="0068075F"/>
    <w:rsid w:val="006816D1"/>
    <w:rsid w:val="00683F90"/>
    <w:rsid w:val="00685B22"/>
    <w:rsid w:val="006860F0"/>
    <w:rsid w:val="006877C4"/>
    <w:rsid w:val="00690402"/>
    <w:rsid w:val="0069096F"/>
    <w:rsid w:val="00694547"/>
    <w:rsid w:val="006973D3"/>
    <w:rsid w:val="006975BA"/>
    <w:rsid w:val="006A024F"/>
    <w:rsid w:val="006A3EBF"/>
    <w:rsid w:val="006A6080"/>
    <w:rsid w:val="006A71C7"/>
    <w:rsid w:val="006A7D93"/>
    <w:rsid w:val="006B1E6E"/>
    <w:rsid w:val="006B278F"/>
    <w:rsid w:val="006B3407"/>
    <w:rsid w:val="006B3DCE"/>
    <w:rsid w:val="006B486F"/>
    <w:rsid w:val="006B56E3"/>
    <w:rsid w:val="006C58F3"/>
    <w:rsid w:val="006C6B61"/>
    <w:rsid w:val="006D024A"/>
    <w:rsid w:val="006D24F2"/>
    <w:rsid w:val="006D2A5C"/>
    <w:rsid w:val="006D57C9"/>
    <w:rsid w:val="006D6A51"/>
    <w:rsid w:val="006E1035"/>
    <w:rsid w:val="006E3D2D"/>
    <w:rsid w:val="006E58D9"/>
    <w:rsid w:val="006E6B2F"/>
    <w:rsid w:val="006E763D"/>
    <w:rsid w:val="006F0B44"/>
    <w:rsid w:val="006F185B"/>
    <w:rsid w:val="006F1B63"/>
    <w:rsid w:val="006F244F"/>
    <w:rsid w:val="006F45E5"/>
    <w:rsid w:val="006F5D0F"/>
    <w:rsid w:val="006F61FA"/>
    <w:rsid w:val="006F652A"/>
    <w:rsid w:val="007009FF"/>
    <w:rsid w:val="00701DB5"/>
    <w:rsid w:val="00703C0F"/>
    <w:rsid w:val="00704436"/>
    <w:rsid w:val="0070523A"/>
    <w:rsid w:val="00711A51"/>
    <w:rsid w:val="0071391A"/>
    <w:rsid w:val="007160A6"/>
    <w:rsid w:val="00716BEB"/>
    <w:rsid w:val="00717234"/>
    <w:rsid w:val="00717C5F"/>
    <w:rsid w:val="007200C9"/>
    <w:rsid w:val="00720538"/>
    <w:rsid w:val="00721A98"/>
    <w:rsid w:val="00721E86"/>
    <w:rsid w:val="007227F9"/>
    <w:rsid w:val="00722F9F"/>
    <w:rsid w:val="007233BC"/>
    <w:rsid w:val="00725E5B"/>
    <w:rsid w:val="00726D47"/>
    <w:rsid w:val="00727E57"/>
    <w:rsid w:val="00731131"/>
    <w:rsid w:val="007333B8"/>
    <w:rsid w:val="007361B6"/>
    <w:rsid w:val="00736D28"/>
    <w:rsid w:val="00736EF5"/>
    <w:rsid w:val="007372D7"/>
    <w:rsid w:val="007400EA"/>
    <w:rsid w:val="0074339F"/>
    <w:rsid w:val="0074352F"/>
    <w:rsid w:val="00744EDA"/>
    <w:rsid w:val="007472F7"/>
    <w:rsid w:val="00752B6E"/>
    <w:rsid w:val="00754695"/>
    <w:rsid w:val="00754DCF"/>
    <w:rsid w:val="00756C34"/>
    <w:rsid w:val="00762065"/>
    <w:rsid w:val="00762079"/>
    <w:rsid w:val="00764A48"/>
    <w:rsid w:val="00764C70"/>
    <w:rsid w:val="00765FDA"/>
    <w:rsid w:val="00766D60"/>
    <w:rsid w:val="00771289"/>
    <w:rsid w:val="0077162C"/>
    <w:rsid w:val="00771EE1"/>
    <w:rsid w:val="00772605"/>
    <w:rsid w:val="0077333B"/>
    <w:rsid w:val="00773347"/>
    <w:rsid w:val="0077344B"/>
    <w:rsid w:val="00773C71"/>
    <w:rsid w:val="00773CB8"/>
    <w:rsid w:val="007743FE"/>
    <w:rsid w:val="00775190"/>
    <w:rsid w:val="007815EE"/>
    <w:rsid w:val="00784CBB"/>
    <w:rsid w:val="0078633E"/>
    <w:rsid w:val="007869F3"/>
    <w:rsid w:val="00786C23"/>
    <w:rsid w:val="007902A7"/>
    <w:rsid w:val="007904FE"/>
    <w:rsid w:val="00795316"/>
    <w:rsid w:val="0079616B"/>
    <w:rsid w:val="007A0BDD"/>
    <w:rsid w:val="007A593F"/>
    <w:rsid w:val="007A5BC3"/>
    <w:rsid w:val="007B0145"/>
    <w:rsid w:val="007B04B3"/>
    <w:rsid w:val="007B05BB"/>
    <w:rsid w:val="007B0C2E"/>
    <w:rsid w:val="007B0D80"/>
    <w:rsid w:val="007B6032"/>
    <w:rsid w:val="007C0DFC"/>
    <w:rsid w:val="007C1B43"/>
    <w:rsid w:val="007C4C9C"/>
    <w:rsid w:val="007C5E61"/>
    <w:rsid w:val="007C6CDE"/>
    <w:rsid w:val="007C7F75"/>
    <w:rsid w:val="007D0955"/>
    <w:rsid w:val="007D1002"/>
    <w:rsid w:val="007D16D1"/>
    <w:rsid w:val="007D1D1C"/>
    <w:rsid w:val="007D6FB5"/>
    <w:rsid w:val="007E05EB"/>
    <w:rsid w:val="007E444B"/>
    <w:rsid w:val="007E456A"/>
    <w:rsid w:val="007E460F"/>
    <w:rsid w:val="007E4814"/>
    <w:rsid w:val="007E6E7D"/>
    <w:rsid w:val="007E7D01"/>
    <w:rsid w:val="007F1154"/>
    <w:rsid w:val="007F12DF"/>
    <w:rsid w:val="007F2645"/>
    <w:rsid w:val="007F2BE8"/>
    <w:rsid w:val="007F3363"/>
    <w:rsid w:val="007F3CBC"/>
    <w:rsid w:val="007F5E47"/>
    <w:rsid w:val="007F69B6"/>
    <w:rsid w:val="00804865"/>
    <w:rsid w:val="0080557F"/>
    <w:rsid w:val="00806DF2"/>
    <w:rsid w:val="008075C2"/>
    <w:rsid w:val="0081036A"/>
    <w:rsid w:val="00810938"/>
    <w:rsid w:val="00810A64"/>
    <w:rsid w:val="00811088"/>
    <w:rsid w:val="00811E9C"/>
    <w:rsid w:val="00824111"/>
    <w:rsid w:val="00825EAB"/>
    <w:rsid w:val="00827E8C"/>
    <w:rsid w:val="008314EB"/>
    <w:rsid w:val="00832096"/>
    <w:rsid w:val="00833C9C"/>
    <w:rsid w:val="00833D92"/>
    <w:rsid w:val="008348B5"/>
    <w:rsid w:val="00834F23"/>
    <w:rsid w:val="0083590A"/>
    <w:rsid w:val="00841368"/>
    <w:rsid w:val="00842785"/>
    <w:rsid w:val="00843265"/>
    <w:rsid w:val="00844475"/>
    <w:rsid w:val="00846131"/>
    <w:rsid w:val="008461F4"/>
    <w:rsid w:val="008462CF"/>
    <w:rsid w:val="00846768"/>
    <w:rsid w:val="00846958"/>
    <w:rsid w:val="00846B4D"/>
    <w:rsid w:val="00847DD1"/>
    <w:rsid w:val="008516BB"/>
    <w:rsid w:val="008520F9"/>
    <w:rsid w:val="00853135"/>
    <w:rsid w:val="00855A63"/>
    <w:rsid w:val="00856501"/>
    <w:rsid w:val="00860B94"/>
    <w:rsid w:val="00862EDB"/>
    <w:rsid w:val="00864ED6"/>
    <w:rsid w:val="00865F11"/>
    <w:rsid w:val="008701CD"/>
    <w:rsid w:val="008718BA"/>
    <w:rsid w:val="00871A98"/>
    <w:rsid w:val="00874432"/>
    <w:rsid w:val="00875EA3"/>
    <w:rsid w:val="008772A1"/>
    <w:rsid w:val="00881E30"/>
    <w:rsid w:val="008847C5"/>
    <w:rsid w:val="0088567C"/>
    <w:rsid w:val="00885B06"/>
    <w:rsid w:val="00886084"/>
    <w:rsid w:val="00886171"/>
    <w:rsid w:val="008911FB"/>
    <w:rsid w:val="008932CE"/>
    <w:rsid w:val="00893AC6"/>
    <w:rsid w:val="00896F2C"/>
    <w:rsid w:val="008973A5"/>
    <w:rsid w:val="008A2999"/>
    <w:rsid w:val="008A6BCB"/>
    <w:rsid w:val="008B075A"/>
    <w:rsid w:val="008B1004"/>
    <w:rsid w:val="008B4559"/>
    <w:rsid w:val="008B53E9"/>
    <w:rsid w:val="008B67CD"/>
    <w:rsid w:val="008B7018"/>
    <w:rsid w:val="008C192B"/>
    <w:rsid w:val="008C2AF9"/>
    <w:rsid w:val="008C3656"/>
    <w:rsid w:val="008C6C6C"/>
    <w:rsid w:val="008C7C40"/>
    <w:rsid w:val="008D0137"/>
    <w:rsid w:val="008D0772"/>
    <w:rsid w:val="008D10C3"/>
    <w:rsid w:val="008D1105"/>
    <w:rsid w:val="008D380E"/>
    <w:rsid w:val="008D3C63"/>
    <w:rsid w:val="008D4381"/>
    <w:rsid w:val="008D60AA"/>
    <w:rsid w:val="008D663E"/>
    <w:rsid w:val="008D6F5B"/>
    <w:rsid w:val="008E07E8"/>
    <w:rsid w:val="008E1BB9"/>
    <w:rsid w:val="008E42D8"/>
    <w:rsid w:val="008E4BE9"/>
    <w:rsid w:val="008E5F2F"/>
    <w:rsid w:val="008E661F"/>
    <w:rsid w:val="008E75E4"/>
    <w:rsid w:val="008E7644"/>
    <w:rsid w:val="008F0B18"/>
    <w:rsid w:val="008F20B2"/>
    <w:rsid w:val="008F33B8"/>
    <w:rsid w:val="008F3454"/>
    <w:rsid w:val="008F74F1"/>
    <w:rsid w:val="008F777A"/>
    <w:rsid w:val="008F77B7"/>
    <w:rsid w:val="00907862"/>
    <w:rsid w:val="009110C8"/>
    <w:rsid w:val="00913A32"/>
    <w:rsid w:val="00914871"/>
    <w:rsid w:val="009155F6"/>
    <w:rsid w:val="00916F77"/>
    <w:rsid w:val="009170DC"/>
    <w:rsid w:val="00917478"/>
    <w:rsid w:val="00920C06"/>
    <w:rsid w:val="0092115D"/>
    <w:rsid w:val="00921EDE"/>
    <w:rsid w:val="00923498"/>
    <w:rsid w:val="009249FF"/>
    <w:rsid w:val="009263C1"/>
    <w:rsid w:val="009271C6"/>
    <w:rsid w:val="00927861"/>
    <w:rsid w:val="00931668"/>
    <w:rsid w:val="009334A8"/>
    <w:rsid w:val="00933D20"/>
    <w:rsid w:val="009377AC"/>
    <w:rsid w:val="009415EA"/>
    <w:rsid w:val="00941D34"/>
    <w:rsid w:val="009425C3"/>
    <w:rsid w:val="0094272D"/>
    <w:rsid w:val="00942B95"/>
    <w:rsid w:val="0094407B"/>
    <w:rsid w:val="0095069D"/>
    <w:rsid w:val="00951F6A"/>
    <w:rsid w:val="00952D1D"/>
    <w:rsid w:val="00953C5D"/>
    <w:rsid w:val="00955C52"/>
    <w:rsid w:val="00956066"/>
    <w:rsid w:val="0095612D"/>
    <w:rsid w:val="009574F8"/>
    <w:rsid w:val="009632DC"/>
    <w:rsid w:val="009669FC"/>
    <w:rsid w:val="00966F91"/>
    <w:rsid w:val="0097008A"/>
    <w:rsid w:val="009706FA"/>
    <w:rsid w:val="00972AEA"/>
    <w:rsid w:val="0097303C"/>
    <w:rsid w:val="00973597"/>
    <w:rsid w:val="00973B07"/>
    <w:rsid w:val="00975F5C"/>
    <w:rsid w:val="00976EAB"/>
    <w:rsid w:val="00977073"/>
    <w:rsid w:val="00977DDF"/>
    <w:rsid w:val="00984030"/>
    <w:rsid w:val="00991306"/>
    <w:rsid w:val="00992259"/>
    <w:rsid w:val="00993612"/>
    <w:rsid w:val="00996C15"/>
    <w:rsid w:val="00996E21"/>
    <w:rsid w:val="00997D91"/>
    <w:rsid w:val="009A1720"/>
    <w:rsid w:val="009A2E29"/>
    <w:rsid w:val="009A5F74"/>
    <w:rsid w:val="009A6C4E"/>
    <w:rsid w:val="009B0EE6"/>
    <w:rsid w:val="009B20EB"/>
    <w:rsid w:val="009C2C56"/>
    <w:rsid w:val="009C6738"/>
    <w:rsid w:val="009C7557"/>
    <w:rsid w:val="009D1831"/>
    <w:rsid w:val="009D2F90"/>
    <w:rsid w:val="009D4092"/>
    <w:rsid w:val="009D4164"/>
    <w:rsid w:val="009D5F29"/>
    <w:rsid w:val="009D700F"/>
    <w:rsid w:val="009D75E8"/>
    <w:rsid w:val="009E1062"/>
    <w:rsid w:val="009E3362"/>
    <w:rsid w:val="009E4E4E"/>
    <w:rsid w:val="009E4E7A"/>
    <w:rsid w:val="009E5900"/>
    <w:rsid w:val="009E64C3"/>
    <w:rsid w:val="009E6D5A"/>
    <w:rsid w:val="009E77F9"/>
    <w:rsid w:val="009F0355"/>
    <w:rsid w:val="009F0BD7"/>
    <w:rsid w:val="009F3C35"/>
    <w:rsid w:val="009F3EFF"/>
    <w:rsid w:val="009F446A"/>
    <w:rsid w:val="009F4ADB"/>
    <w:rsid w:val="009F4D48"/>
    <w:rsid w:val="009F6A9E"/>
    <w:rsid w:val="009F7075"/>
    <w:rsid w:val="00A026AC"/>
    <w:rsid w:val="00A02BF5"/>
    <w:rsid w:val="00A02EC2"/>
    <w:rsid w:val="00A033DC"/>
    <w:rsid w:val="00A03DB9"/>
    <w:rsid w:val="00A04F6D"/>
    <w:rsid w:val="00A06740"/>
    <w:rsid w:val="00A06CDE"/>
    <w:rsid w:val="00A10168"/>
    <w:rsid w:val="00A117F1"/>
    <w:rsid w:val="00A1191E"/>
    <w:rsid w:val="00A12C85"/>
    <w:rsid w:val="00A1334C"/>
    <w:rsid w:val="00A142E3"/>
    <w:rsid w:val="00A15057"/>
    <w:rsid w:val="00A15201"/>
    <w:rsid w:val="00A1528F"/>
    <w:rsid w:val="00A20106"/>
    <w:rsid w:val="00A20718"/>
    <w:rsid w:val="00A21E83"/>
    <w:rsid w:val="00A22476"/>
    <w:rsid w:val="00A2623D"/>
    <w:rsid w:val="00A26704"/>
    <w:rsid w:val="00A30696"/>
    <w:rsid w:val="00A31821"/>
    <w:rsid w:val="00A34AD4"/>
    <w:rsid w:val="00A35A42"/>
    <w:rsid w:val="00A37178"/>
    <w:rsid w:val="00A371B2"/>
    <w:rsid w:val="00A404C4"/>
    <w:rsid w:val="00A436EE"/>
    <w:rsid w:val="00A44D96"/>
    <w:rsid w:val="00A45F10"/>
    <w:rsid w:val="00A50BBD"/>
    <w:rsid w:val="00A51497"/>
    <w:rsid w:val="00A52542"/>
    <w:rsid w:val="00A52549"/>
    <w:rsid w:val="00A54BE0"/>
    <w:rsid w:val="00A54E17"/>
    <w:rsid w:val="00A55BF7"/>
    <w:rsid w:val="00A574F7"/>
    <w:rsid w:val="00A57A3B"/>
    <w:rsid w:val="00A64F07"/>
    <w:rsid w:val="00A64F9E"/>
    <w:rsid w:val="00A653F6"/>
    <w:rsid w:val="00A65FB5"/>
    <w:rsid w:val="00A673DE"/>
    <w:rsid w:val="00A70CD4"/>
    <w:rsid w:val="00A73FE7"/>
    <w:rsid w:val="00A74983"/>
    <w:rsid w:val="00A779A4"/>
    <w:rsid w:val="00A80E71"/>
    <w:rsid w:val="00A817C0"/>
    <w:rsid w:val="00A82B17"/>
    <w:rsid w:val="00A84E1F"/>
    <w:rsid w:val="00A933C1"/>
    <w:rsid w:val="00A95165"/>
    <w:rsid w:val="00AA712B"/>
    <w:rsid w:val="00AB32C9"/>
    <w:rsid w:val="00AB43C2"/>
    <w:rsid w:val="00AB4CAC"/>
    <w:rsid w:val="00AB4D38"/>
    <w:rsid w:val="00AB75FE"/>
    <w:rsid w:val="00AB76BF"/>
    <w:rsid w:val="00AC15CA"/>
    <w:rsid w:val="00AC1AB9"/>
    <w:rsid w:val="00AC20CD"/>
    <w:rsid w:val="00AC2363"/>
    <w:rsid w:val="00AC3C86"/>
    <w:rsid w:val="00AC5B20"/>
    <w:rsid w:val="00AC7866"/>
    <w:rsid w:val="00AD05BD"/>
    <w:rsid w:val="00AD154F"/>
    <w:rsid w:val="00AD7340"/>
    <w:rsid w:val="00AD7BDC"/>
    <w:rsid w:val="00AE3192"/>
    <w:rsid w:val="00AE3B6F"/>
    <w:rsid w:val="00AF270F"/>
    <w:rsid w:val="00AF3634"/>
    <w:rsid w:val="00AF417C"/>
    <w:rsid w:val="00AF5F53"/>
    <w:rsid w:val="00B015D4"/>
    <w:rsid w:val="00B01B20"/>
    <w:rsid w:val="00B02329"/>
    <w:rsid w:val="00B036DF"/>
    <w:rsid w:val="00B0440B"/>
    <w:rsid w:val="00B04782"/>
    <w:rsid w:val="00B0657A"/>
    <w:rsid w:val="00B10A7D"/>
    <w:rsid w:val="00B124FB"/>
    <w:rsid w:val="00B138DD"/>
    <w:rsid w:val="00B13B04"/>
    <w:rsid w:val="00B15853"/>
    <w:rsid w:val="00B2330E"/>
    <w:rsid w:val="00B23399"/>
    <w:rsid w:val="00B24367"/>
    <w:rsid w:val="00B24A04"/>
    <w:rsid w:val="00B253F6"/>
    <w:rsid w:val="00B265B1"/>
    <w:rsid w:val="00B319C3"/>
    <w:rsid w:val="00B31A17"/>
    <w:rsid w:val="00B3236F"/>
    <w:rsid w:val="00B33A2F"/>
    <w:rsid w:val="00B356C6"/>
    <w:rsid w:val="00B360C9"/>
    <w:rsid w:val="00B36157"/>
    <w:rsid w:val="00B3658F"/>
    <w:rsid w:val="00B379DA"/>
    <w:rsid w:val="00B4151B"/>
    <w:rsid w:val="00B41647"/>
    <w:rsid w:val="00B430A7"/>
    <w:rsid w:val="00B43679"/>
    <w:rsid w:val="00B468FF"/>
    <w:rsid w:val="00B47E80"/>
    <w:rsid w:val="00B52154"/>
    <w:rsid w:val="00B52373"/>
    <w:rsid w:val="00B5479C"/>
    <w:rsid w:val="00B56873"/>
    <w:rsid w:val="00B56E63"/>
    <w:rsid w:val="00B60115"/>
    <w:rsid w:val="00B603ED"/>
    <w:rsid w:val="00B60AE4"/>
    <w:rsid w:val="00B62006"/>
    <w:rsid w:val="00B65226"/>
    <w:rsid w:val="00B66210"/>
    <w:rsid w:val="00B70278"/>
    <w:rsid w:val="00B70528"/>
    <w:rsid w:val="00B70DC0"/>
    <w:rsid w:val="00B72BF7"/>
    <w:rsid w:val="00B76E67"/>
    <w:rsid w:val="00B7719A"/>
    <w:rsid w:val="00B8272F"/>
    <w:rsid w:val="00B867BC"/>
    <w:rsid w:val="00B90A2E"/>
    <w:rsid w:val="00B91630"/>
    <w:rsid w:val="00B91EA0"/>
    <w:rsid w:val="00B922AB"/>
    <w:rsid w:val="00B9337F"/>
    <w:rsid w:val="00B93B4F"/>
    <w:rsid w:val="00B95136"/>
    <w:rsid w:val="00BA01F9"/>
    <w:rsid w:val="00BA0A42"/>
    <w:rsid w:val="00BA4F1A"/>
    <w:rsid w:val="00BB1BC1"/>
    <w:rsid w:val="00BB1D81"/>
    <w:rsid w:val="00BB28BB"/>
    <w:rsid w:val="00BB3813"/>
    <w:rsid w:val="00BB4914"/>
    <w:rsid w:val="00BB5EBA"/>
    <w:rsid w:val="00BC0C9A"/>
    <w:rsid w:val="00BC1A4C"/>
    <w:rsid w:val="00BC49A7"/>
    <w:rsid w:val="00BC50A0"/>
    <w:rsid w:val="00BC64B7"/>
    <w:rsid w:val="00BC65FD"/>
    <w:rsid w:val="00BD1D15"/>
    <w:rsid w:val="00BD1E89"/>
    <w:rsid w:val="00BD5DB7"/>
    <w:rsid w:val="00BD7F02"/>
    <w:rsid w:val="00BE2236"/>
    <w:rsid w:val="00BE3C50"/>
    <w:rsid w:val="00BE441D"/>
    <w:rsid w:val="00BE4452"/>
    <w:rsid w:val="00BE49F0"/>
    <w:rsid w:val="00BE5865"/>
    <w:rsid w:val="00BE6192"/>
    <w:rsid w:val="00BF29E8"/>
    <w:rsid w:val="00BF4329"/>
    <w:rsid w:val="00BF493F"/>
    <w:rsid w:val="00BF5073"/>
    <w:rsid w:val="00BF616F"/>
    <w:rsid w:val="00BF6AF7"/>
    <w:rsid w:val="00BF7C03"/>
    <w:rsid w:val="00C02511"/>
    <w:rsid w:val="00C0591D"/>
    <w:rsid w:val="00C06914"/>
    <w:rsid w:val="00C11B4D"/>
    <w:rsid w:val="00C12522"/>
    <w:rsid w:val="00C1517B"/>
    <w:rsid w:val="00C255E4"/>
    <w:rsid w:val="00C27B48"/>
    <w:rsid w:val="00C32BF6"/>
    <w:rsid w:val="00C443C0"/>
    <w:rsid w:val="00C4473C"/>
    <w:rsid w:val="00C44BD3"/>
    <w:rsid w:val="00C45782"/>
    <w:rsid w:val="00C478B8"/>
    <w:rsid w:val="00C508EE"/>
    <w:rsid w:val="00C51206"/>
    <w:rsid w:val="00C51A1C"/>
    <w:rsid w:val="00C53A88"/>
    <w:rsid w:val="00C53EA4"/>
    <w:rsid w:val="00C548F8"/>
    <w:rsid w:val="00C55A0E"/>
    <w:rsid w:val="00C62CF8"/>
    <w:rsid w:val="00C644DC"/>
    <w:rsid w:val="00C64C98"/>
    <w:rsid w:val="00C668A5"/>
    <w:rsid w:val="00C71B85"/>
    <w:rsid w:val="00C73051"/>
    <w:rsid w:val="00C732A2"/>
    <w:rsid w:val="00C73E68"/>
    <w:rsid w:val="00C76B4A"/>
    <w:rsid w:val="00C77379"/>
    <w:rsid w:val="00C80871"/>
    <w:rsid w:val="00C8137E"/>
    <w:rsid w:val="00C836BE"/>
    <w:rsid w:val="00C83D24"/>
    <w:rsid w:val="00C83F99"/>
    <w:rsid w:val="00C86425"/>
    <w:rsid w:val="00C87F23"/>
    <w:rsid w:val="00C903C3"/>
    <w:rsid w:val="00C937A5"/>
    <w:rsid w:val="00C93AFC"/>
    <w:rsid w:val="00C9421A"/>
    <w:rsid w:val="00C9678C"/>
    <w:rsid w:val="00C973DD"/>
    <w:rsid w:val="00CA03B6"/>
    <w:rsid w:val="00CA34F2"/>
    <w:rsid w:val="00CA43EB"/>
    <w:rsid w:val="00CA4EFB"/>
    <w:rsid w:val="00CA5275"/>
    <w:rsid w:val="00CA5786"/>
    <w:rsid w:val="00CA65C6"/>
    <w:rsid w:val="00CA67A2"/>
    <w:rsid w:val="00CA7130"/>
    <w:rsid w:val="00CB1203"/>
    <w:rsid w:val="00CB164D"/>
    <w:rsid w:val="00CB1F11"/>
    <w:rsid w:val="00CB24C4"/>
    <w:rsid w:val="00CB41A7"/>
    <w:rsid w:val="00CB5E9A"/>
    <w:rsid w:val="00CB6355"/>
    <w:rsid w:val="00CB6B56"/>
    <w:rsid w:val="00CC058E"/>
    <w:rsid w:val="00CC16A7"/>
    <w:rsid w:val="00CC4BDA"/>
    <w:rsid w:val="00CC4C6E"/>
    <w:rsid w:val="00CC6C9B"/>
    <w:rsid w:val="00CC767E"/>
    <w:rsid w:val="00CD0527"/>
    <w:rsid w:val="00CD17F4"/>
    <w:rsid w:val="00CD24AF"/>
    <w:rsid w:val="00CD2C38"/>
    <w:rsid w:val="00CD2C9E"/>
    <w:rsid w:val="00CD427E"/>
    <w:rsid w:val="00CD4EB9"/>
    <w:rsid w:val="00CD56FF"/>
    <w:rsid w:val="00CD5BF3"/>
    <w:rsid w:val="00CD7A69"/>
    <w:rsid w:val="00CE1AD2"/>
    <w:rsid w:val="00CE52DC"/>
    <w:rsid w:val="00CE5761"/>
    <w:rsid w:val="00CE6674"/>
    <w:rsid w:val="00CF0A21"/>
    <w:rsid w:val="00CF0BB3"/>
    <w:rsid w:val="00CF22D7"/>
    <w:rsid w:val="00CF4BD4"/>
    <w:rsid w:val="00CF6B27"/>
    <w:rsid w:val="00CF781D"/>
    <w:rsid w:val="00D00731"/>
    <w:rsid w:val="00D03438"/>
    <w:rsid w:val="00D04DEC"/>
    <w:rsid w:val="00D054BB"/>
    <w:rsid w:val="00D05903"/>
    <w:rsid w:val="00D07667"/>
    <w:rsid w:val="00D07E27"/>
    <w:rsid w:val="00D101FC"/>
    <w:rsid w:val="00D1093C"/>
    <w:rsid w:val="00D10BE9"/>
    <w:rsid w:val="00D12E08"/>
    <w:rsid w:val="00D158F3"/>
    <w:rsid w:val="00D15B73"/>
    <w:rsid w:val="00D1762E"/>
    <w:rsid w:val="00D205B4"/>
    <w:rsid w:val="00D205FD"/>
    <w:rsid w:val="00D262BA"/>
    <w:rsid w:val="00D26901"/>
    <w:rsid w:val="00D26D03"/>
    <w:rsid w:val="00D303FC"/>
    <w:rsid w:val="00D32A86"/>
    <w:rsid w:val="00D3405A"/>
    <w:rsid w:val="00D35074"/>
    <w:rsid w:val="00D356B0"/>
    <w:rsid w:val="00D40233"/>
    <w:rsid w:val="00D4252D"/>
    <w:rsid w:val="00D42B1B"/>
    <w:rsid w:val="00D43F81"/>
    <w:rsid w:val="00D44D64"/>
    <w:rsid w:val="00D46415"/>
    <w:rsid w:val="00D46439"/>
    <w:rsid w:val="00D512E8"/>
    <w:rsid w:val="00D51AB4"/>
    <w:rsid w:val="00D60453"/>
    <w:rsid w:val="00D60D16"/>
    <w:rsid w:val="00D61C54"/>
    <w:rsid w:val="00D64CE5"/>
    <w:rsid w:val="00D65FBB"/>
    <w:rsid w:val="00D71DCB"/>
    <w:rsid w:val="00D741E3"/>
    <w:rsid w:val="00D75609"/>
    <w:rsid w:val="00D7683D"/>
    <w:rsid w:val="00D76E8D"/>
    <w:rsid w:val="00D804DB"/>
    <w:rsid w:val="00D81166"/>
    <w:rsid w:val="00D82233"/>
    <w:rsid w:val="00D83191"/>
    <w:rsid w:val="00D8423F"/>
    <w:rsid w:val="00D868A3"/>
    <w:rsid w:val="00D907D9"/>
    <w:rsid w:val="00D91910"/>
    <w:rsid w:val="00D91E4B"/>
    <w:rsid w:val="00D9384A"/>
    <w:rsid w:val="00D93B39"/>
    <w:rsid w:val="00D93DEF"/>
    <w:rsid w:val="00D94215"/>
    <w:rsid w:val="00D94A73"/>
    <w:rsid w:val="00D9527D"/>
    <w:rsid w:val="00D9655A"/>
    <w:rsid w:val="00D96ADD"/>
    <w:rsid w:val="00DA1D25"/>
    <w:rsid w:val="00DA36AA"/>
    <w:rsid w:val="00DA45C8"/>
    <w:rsid w:val="00DA7B75"/>
    <w:rsid w:val="00DB03F5"/>
    <w:rsid w:val="00DB1FAC"/>
    <w:rsid w:val="00DB3660"/>
    <w:rsid w:val="00DB3DCB"/>
    <w:rsid w:val="00DB51E0"/>
    <w:rsid w:val="00DB6332"/>
    <w:rsid w:val="00DB63AD"/>
    <w:rsid w:val="00DB67E4"/>
    <w:rsid w:val="00DB692A"/>
    <w:rsid w:val="00DC1A25"/>
    <w:rsid w:val="00DC33E1"/>
    <w:rsid w:val="00DC38C7"/>
    <w:rsid w:val="00DC41D9"/>
    <w:rsid w:val="00DC5257"/>
    <w:rsid w:val="00DC5D22"/>
    <w:rsid w:val="00DC6C54"/>
    <w:rsid w:val="00DC7B62"/>
    <w:rsid w:val="00DC7BC8"/>
    <w:rsid w:val="00DD141E"/>
    <w:rsid w:val="00DD2731"/>
    <w:rsid w:val="00DD3903"/>
    <w:rsid w:val="00DE2ECF"/>
    <w:rsid w:val="00DE513E"/>
    <w:rsid w:val="00DE5CA0"/>
    <w:rsid w:val="00DF0CC1"/>
    <w:rsid w:val="00DF3E6C"/>
    <w:rsid w:val="00DF49EC"/>
    <w:rsid w:val="00DF5A01"/>
    <w:rsid w:val="00DF7A1A"/>
    <w:rsid w:val="00E00068"/>
    <w:rsid w:val="00E0350F"/>
    <w:rsid w:val="00E04CDB"/>
    <w:rsid w:val="00E04F00"/>
    <w:rsid w:val="00E04F65"/>
    <w:rsid w:val="00E05CF0"/>
    <w:rsid w:val="00E0600D"/>
    <w:rsid w:val="00E07C48"/>
    <w:rsid w:val="00E1229F"/>
    <w:rsid w:val="00E127BC"/>
    <w:rsid w:val="00E13932"/>
    <w:rsid w:val="00E23469"/>
    <w:rsid w:val="00E23BAB"/>
    <w:rsid w:val="00E256EC"/>
    <w:rsid w:val="00E27E79"/>
    <w:rsid w:val="00E3028C"/>
    <w:rsid w:val="00E3097E"/>
    <w:rsid w:val="00E31A5D"/>
    <w:rsid w:val="00E31B68"/>
    <w:rsid w:val="00E32224"/>
    <w:rsid w:val="00E333A3"/>
    <w:rsid w:val="00E339B2"/>
    <w:rsid w:val="00E35F9F"/>
    <w:rsid w:val="00E36366"/>
    <w:rsid w:val="00E40190"/>
    <w:rsid w:val="00E42D20"/>
    <w:rsid w:val="00E43319"/>
    <w:rsid w:val="00E43ED5"/>
    <w:rsid w:val="00E44208"/>
    <w:rsid w:val="00E5091A"/>
    <w:rsid w:val="00E51886"/>
    <w:rsid w:val="00E52611"/>
    <w:rsid w:val="00E52AA3"/>
    <w:rsid w:val="00E611E5"/>
    <w:rsid w:val="00E63D01"/>
    <w:rsid w:val="00E64CCA"/>
    <w:rsid w:val="00E72608"/>
    <w:rsid w:val="00E72872"/>
    <w:rsid w:val="00E72F3B"/>
    <w:rsid w:val="00E744F9"/>
    <w:rsid w:val="00E751E7"/>
    <w:rsid w:val="00E75A89"/>
    <w:rsid w:val="00E80415"/>
    <w:rsid w:val="00E81A14"/>
    <w:rsid w:val="00E86700"/>
    <w:rsid w:val="00E87E6F"/>
    <w:rsid w:val="00E953AA"/>
    <w:rsid w:val="00E9630A"/>
    <w:rsid w:val="00E97942"/>
    <w:rsid w:val="00EA04D6"/>
    <w:rsid w:val="00EA2154"/>
    <w:rsid w:val="00EA7AA9"/>
    <w:rsid w:val="00EB3401"/>
    <w:rsid w:val="00EB3BA7"/>
    <w:rsid w:val="00EB4497"/>
    <w:rsid w:val="00EB6188"/>
    <w:rsid w:val="00EB6B7E"/>
    <w:rsid w:val="00EB6F45"/>
    <w:rsid w:val="00EB71B2"/>
    <w:rsid w:val="00EC1E68"/>
    <w:rsid w:val="00EC5B57"/>
    <w:rsid w:val="00EC5D7D"/>
    <w:rsid w:val="00EC77FB"/>
    <w:rsid w:val="00ED030E"/>
    <w:rsid w:val="00ED2AA8"/>
    <w:rsid w:val="00ED2AE9"/>
    <w:rsid w:val="00ED352A"/>
    <w:rsid w:val="00ED4C40"/>
    <w:rsid w:val="00ED67BD"/>
    <w:rsid w:val="00ED6F0D"/>
    <w:rsid w:val="00EE055D"/>
    <w:rsid w:val="00EE2571"/>
    <w:rsid w:val="00EE4690"/>
    <w:rsid w:val="00EE7869"/>
    <w:rsid w:val="00EE7CD6"/>
    <w:rsid w:val="00EF0269"/>
    <w:rsid w:val="00EF11C8"/>
    <w:rsid w:val="00EF1911"/>
    <w:rsid w:val="00EF38FF"/>
    <w:rsid w:val="00EF4718"/>
    <w:rsid w:val="00EF5BCB"/>
    <w:rsid w:val="00EF67CC"/>
    <w:rsid w:val="00EF6E46"/>
    <w:rsid w:val="00F00779"/>
    <w:rsid w:val="00F059F6"/>
    <w:rsid w:val="00F06357"/>
    <w:rsid w:val="00F07F53"/>
    <w:rsid w:val="00F101FF"/>
    <w:rsid w:val="00F10D7A"/>
    <w:rsid w:val="00F10F48"/>
    <w:rsid w:val="00F12B21"/>
    <w:rsid w:val="00F1359C"/>
    <w:rsid w:val="00F151AA"/>
    <w:rsid w:val="00F15797"/>
    <w:rsid w:val="00F17ED7"/>
    <w:rsid w:val="00F217E0"/>
    <w:rsid w:val="00F21D92"/>
    <w:rsid w:val="00F25249"/>
    <w:rsid w:val="00F2622B"/>
    <w:rsid w:val="00F26E5E"/>
    <w:rsid w:val="00F27A9A"/>
    <w:rsid w:val="00F30CB9"/>
    <w:rsid w:val="00F31BF6"/>
    <w:rsid w:val="00F326C4"/>
    <w:rsid w:val="00F327FF"/>
    <w:rsid w:val="00F3283F"/>
    <w:rsid w:val="00F32BB6"/>
    <w:rsid w:val="00F363EA"/>
    <w:rsid w:val="00F371DE"/>
    <w:rsid w:val="00F40C54"/>
    <w:rsid w:val="00F414EB"/>
    <w:rsid w:val="00F417FF"/>
    <w:rsid w:val="00F42430"/>
    <w:rsid w:val="00F437B1"/>
    <w:rsid w:val="00F50321"/>
    <w:rsid w:val="00F51443"/>
    <w:rsid w:val="00F5179B"/>
    <w:rsid w:val="00F520A4"/>
    <w:rsid w:val="00F53937"/>
    <w:rsid w:val="00F5444C"/>
    <w:rsid w:val="00F54E63"/>
    <w:rsid w:val="00F55260"/>
    <w:rsid w:val="00F561F3"/>
    <w:rsid w:val="00F61559"/>
    <w:rsid w:val="00F61585"/>
    <w:rsid w:val="00F638F9"/>
    <w:rsid w:val="00F66733"/>
    <w:rsid w:val="00F706CC"/>
    <w:rsid w:val="00F748C3"/>
    <w:rsid w:val="00F749FE"/>
    <w:rsid w:val="00F7576F"/>
    <w:rsid w:val="00F76515"/>
    <w:rsid w:val="00F77F80"/>
    <w:rsid w:val="00F80040"/>
    <w:rsid w:val="00F82144"/>
    <w:rsid w:val="00F82CE0"/>
    <w:rsid w:val="00F85723"/>
    <w:rsid w:val="00F86187"/>
    <w:rsid w:val="00F87DFC"/>
    <w:rsid w:val="00F92BB8"/>
    <w:rsid w:val="00FA1CE7"/>
    <w:rsid w:val="00FA3422"/>
    <w:rsid w:val="00FA4AAF"/>
    <w:rsid w:val="00FA4DE4"/>
    <w:rsid w:val="00FA72A2"/>
    <w:rsid w:val="00FB22E5"/>
    <w:rsid w:val="00FB4C1C"/>
    <w:rsid w:val="00FB5D83"/>
    <w:rsid w:val="00FB63F9"/>
    <w:rsid w:val="00FB6701"/>
    <w:rsid w:val="00FB7214"/>
    <w:rsid w:val="00FB79DD"/>
    <w:rsid w:val="00FB7A16"/>
    <w:rsid w:val="00FB7C60"/>
    <w:rsid w:val="00FB7CC8"/>
    <w:rsid w:val="00FB7D82"/>
    <w:rsid w:val="00FB7F00"/>
    <w:rsid w:val="00FC2DDC"/>
    <w:rsid w:val="00FC5BC5"/>
    <w:rsid w:val="00FC5D17"/>
    <w:rsid w:val="00FC5DE6"/>
    <w:rsid w:val="00FC70CF"/>
    <w:rsid w:val="00FC7A4D"/>
    <w:rsid w:val="00FE138E"/>
    <w:rsid w:val="00FE2C40"/>
    <w:rsid w:val="00FE41A5"/>
    <w:rsid w:val="00FF3C52"/>
    <w:rsid w:val="00FF4E6D"/>
    <w:rsid w:val="00FF514E"/>
    <w:rsid w:val="085B5F1A"/>
    <w:rsid w:val="0BD815B9"/>
    <w:rsid w:val="37D374B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53E33F"/>
  <w15:docId w15:val="{8BB56E8B-C027-DE49-9C5B-983439D02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Standard">
    <w:name w:val="Normal"/>
    <w:aliases w:val="Fließtext"/>
    <w:qFormat/>
    <w:rsid w:val="0050752A"/>
    <w:pPr>
      <w:spacing w:before="120" w:line="360" w:lineRule="auto"/>
      <w:jc w:val="both"/>
    </w:pPr>
    <w:rPr>
      <w:rFonts w:ascii="Arial" w:hAnsi="Arial" w:cs="Arial"/>
      <w:sz w:val="24"/>
      <w:szCs w:val="24"/>
    </w:rPr>
  </w:style>
  <w:style w:type="paragraph" w:styleId="berschrift1">
    <w:name w:val="heading 1"/>
    <w:basedOn w:val="Standard"/>
    <w:next w:val="Standard"/>
    <w:link w:val="berschrift1Zchn"/>
    <w:autoRedefine/>
    <w:uiPriority w:val="9"/>
    <w:qFormat/>
    <w:rsid w:val="00B72BF7"/>
    <w:pPr>
      <w:keepNext/>
      <w:numPr>
        <w:numId w:val="1"/>
      </w:numPr>
      <w:spacing w:before="240" w:after="120" w:line="240" w:lineRule="auto"/>
      <w:jc w:val="left"/>
      <w:outlineLvl w:val="0"/>
    </w:pPr>
    <w:rPr>
      <w:b/>
      <w:bCs/>
      <w:kern w:val="32"/>
      <w:sz w:val="28"/>
      <w:szCs w:val="32"/>
    </w:rPr>
  </w:style>
  <w:style w:type="paragraph" w:styleId="berschrift2">
    <w:name w:val="heading 2"/>
    <w:basedOn w:val="Standard"/>
    <w:next w:val="Standard"/>
    <w:autoRedefine/>
    <w:qFormat/>
    <w:rsid w:val="00B72BF7"/>
    <w:pPr>
      <w:keepNext/>
      <w:numPr>
        <w:ilvl w:val="1"/>
        <w:numId w:val="1"/>
      </w:numPr>
      <w:spacing w:before="240" w:after="120" w:line="240" w:lineRule="auto"/>
      <w:ind w:left="578" w:hanging="578"/>
      <w:jc w:val="left"/>
      <w:outlineLvl w:val="1"/>
    </w:pPr>
    <w:rPr>
      <w:b/>
      <w:bCs/>
      <w:szCs w:val="28"/>
    </w:rPr>
  </w:style>
  <w:style w:type="paragraph" w:styleId="berschrift3">
    <w:name w:val="heading 3"/>
    <w:basedOn w:val="Standard"/>
    <w:next w:val="Standard"/>
    <w:autoRedefine/>
    <w:qFormat/>
    <w:rsid w:val="00B72BF7"/>
    <w:pPr>
      <w:keepNext/>
      <w:numPr>
        <w:ilvl w:val="2"/>
        <w:numId w:val="1"/>
      </w:numPr>
      <w:spacing w:before="240" w:after="120" w:line="240" w:lineRule="auto"/>
      <w:jc w:val="left"/>
      <w:outlineLvl w:val="2"/>
    </w:pPr>
    <w:rPr>
      <w:b/>
      <w:bCs/>
      <w:szCs w:val="26"/>
    </w:rPr>
  </w:style>
  <w:style w:type="paragraph" w:styleId="berschrift4">
    <w:name w:val="heading 4"/>
    <w:basedOn w:val="Standard"/>
    <w:next w:val="Standard"/>
    <w:qFormat/>
    <w:rsid w:val="00754695"/>
    <w:pPr>
      <w:keepNext/>
      <w:spacing w:before="240" w:after="120" w:line="240" w:lineRule="auto"/>
      <w:jc w:val="left"/>
      <w:outlineLvl w:val="3"/>
    </w:pPr>
    <w:rPr>
      <w:b/>
      <w:szCs w:val="28"/>
    </w:rPr>
  </w:style>
  <w:style w:type="paragraph" w:styleId="berschrift5">
    <w:name w:val="heading 5"/>
    <w:basedOn w:val="Standard"/>
    <w:next w:val="Standard"/>
    <w:qFormat/>
    <w:rsid w:val="00754695"/>
    <w:pPr>
      <w:spacing w:before="240" w:after="120" w:line="240" w:lineRule="auto"/>
      <w:jc w:val="left"/>
      <w:outlineLvl w:val="4"/>
    </w:pPr>
    <w:rPr>
      <w:b/>
      <w:bCs/>
      <w:i/>
      <w:szCs w:val="26"/>
    </w:rPr>
  </w:style>
  <w:style w:type="paragraph" w:styleId="berschrift6">
    <w:name w:val="heading 6"/>
    <w:basedOn w:val="Standard"/>
    <w:next w:val="Standard"/>
    <w:autoRedefine/>
    <w:rsid w:val="00A55BF7"/>
    <w:pPr>
      <w:spacing w:line="240" w:lineRule="auto"/>
      <w:outlineLvl w:val="5"/>
    </w:pPr>
    <w:rPr>
      <w:rFonts w:cs="Times New Roman"/>
      <w:bCs/>
      <w:i/>
      <w:szCs w:val="22"/>
    </w:rPr>
  </w:style>
  <w:style w:type="paragraph" w:styleId="berschrift7">
    <w:name w:val="heading 7"/>
    <w:basedOn w:val="Standard"/>
    <w:next w:val="Standard"/>
    <w:rsid w:val="00185812"/>
    <w:pPr>
      <w:spacing w:before="240" w:after="60"/>
      <w:outlineLvl w:val="6"/>
    </w:pPr>
    <w:rPr>
      <w:rFonts w:cs="Times New Roman"/>
      <w:b/>
      <w:sz w:val="28"/>
    </w:rPr>
  </w:style>
  <w:style w:type="paragraph" w:styleId="berschrift8">
    <w:name w:val="heading 8"/>
    <w:basedOn w:val="Standard"/>
    <w:next w:val="Standard"/>
    <w:rsid w:val="00185812"/>
    <w:pPr>
      <w:spacing w:before="240" w:after="60"/>
      <w:outlineLvl w:val="7"/>
    </w:pPr>
    <w:rPr>
      <w:rFonts w:cs="Times New Roman"/>
      <w:b/>
      <w:iCs/>
      <w:sz w:val="28"/>
    </w:rPr>
  </w:style>
  <w:style w:type="paragraph" w:styleId="berschrift9">
    <w:name w:val="heading 9"/>
    <w:basedOn w:val="Standard"/>
    <w:next w:val="Standard"/>
    <w:rsid w:val="00185812"/>
    <w:pPr>
      <w:spacing w:before="240" w:after="60"/>
      <w:outlineLvl w:val="8"/>
    </w:pPr>
    <w:rPr>
      <w:b/>
      <w:sz w:val="28"/>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rPr>
      <w:color w:val="0000FF"/>
      <w:u w:val="single"/>
    </w:rPr>
  </w:style>
  <w:style w:type="paragraph" w:styleId="Fuzeile">
    <w:name w:val="footer"/>
    <w:basedOn w:val="Standard"/>
    <w:link w:val="FuzeileZchn"/>
    <w:uiPriority w:val="99"/>
    <w:rsid w:val="00C500E6"/>
    <w:pPr>
      <w:tabs>
        <w:tab w:val="center" w:pos="4536"/>
        <w:tab w:val="right" w:pos="9072"/>
      </w:tabs>
      <w:spacing w:line="240" w:lineRule="auto"/>
    </w:pPr>
  </w:style>
  <w:style w:type="character" w:styleId="Seitenzahl">
    <w:name w:val="page number"/>
    <w:basedOn w:val="Absatz-Standardschriftart"/>
  </w:style>
  <w:style w:type="paragraph" w:styleId="Verzeichnis1">
    <w:name w:val="toc 1"/>
    <w:basedOn w:val="Standard"/>
    <w:next w:val="Standard"/>
    <w:autoRedefine/>
    <w:uiPriority w:val="39"/>
    <w:rsid w:val="0050752A"/>
    <w:pPr>
      <w:tabs>
        <w:tab w:val="left" w:pos="360"/>
        <w:tab w:val="right" w:leader="dot" w:pos="8210"/>
      </w:tabs>
      <w:spacing w:before="240" w:line="240" w:lineRule="auto"/>
    </w:pPr>
  </w:style>
  <w:style w:type="paragraph" w:styleId="Verzeichnis2">
    <w:name w:val="toc 2"/>
    <w:basedOn w:val="Standard"/>
    <w:next w:val="Standard"/>
    <w:autoRedefine/>
    <w:uiPriority w:val="39"/>
    <w:rsid w:val="00754695"/>
    <w:pPr>
      <w:tabs>
        <w:tab w:val="left" w:pos="900"/>
        <w:tab w:val="right" w:leader="dot" w:pos="8210"/>
      </w:tabs>
      <w:ind w:left="360"/>
    </w:pPr>
    <w:rPr>
      <w:noProof/>
    </w:rPr>
  </w:style>
  <w:style w:type="paragraph" w:styleId="Verzeichnis3">
    <w:name w:val="toc 3"/>
    <w:basedOn w:val="Standard"/>
    <w:next w:val="Standard"/>
    <w:autoRedefine/>
    <w:uiPriority w:val="39"/>
    <w:rsid w:val="00754695"/>
    <w:pPr>
      <w:tabs>
        <w:tab w:val="left" w:pos="1680"/>
        <w:tab w:val="right" w:leader="dot" w:pos="8210"/>
      </w:tabs>
      <w:ind w:left="482" w:firstLine="418"/>
    </w:pPr>
    <w:rPr>
      <w:noProof/>
    </w:rPr>
  </w:style>
  <w:style w:type="paragraph" w:styleId="Verzeichnis4">
    <w:name w:val="toc 4"/>
    <w:basedOn w:val="Standard"/>
    <w:next w:val="Standard"/>
    <w:autoRedefine/>
    <w:semiHidden/>
    <w:rsid w:val="00754695"/>
    <w:pPr>
      <w:tabs>
        <w:tab w:val="right" w:leader="dot" w:pos="8210"/>
      </w:tabs>
    </w:pPr>
  </w:style>
  <w:style w:type="paragraph" w:styleId="Verzeichnis5">
    <w:name w:val="toc 5"/>
    <w:basedOn w:val="Standard"/>
    <w:next w:val="Standard"/>
    <w:autoRedefine/>
    <w:semiHidden/>
    <w:rsid w:val="00754695"/>
    <w:pPr>
      <w:ind w:left="960"/>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pPr>
      <w:ind w:left="1680"/>
    </w:pPr>
  </w:style>
  <w:style w:type="paragraph" w:styleId="Verzeichnis9">
    <w:name w:val="toc 9"/>
    <w:basedOn w:val="Standard"/>
    <w:next w:val="Standard"/>
    <w:autoRedefine/>
    <w:semiHidden/>
    <w:pPr>
      <w:ind w:left="1920"/>
    </w:pPr>
  </w:style>
  <w:style w:type="paragraph" w:styleId="Textkrper">
    <w:name w:val="Body Text"/>
    <w:basedOn w:val="Standard"/>
  </w:style>
  <w:style w:type="paragraph" w:styleId="Funotentext">
    <w:name w:val="footnote text"/>
    <w:basedOn w:val="Standard"/>
    <w:semiHidden/>
    <w:rsid w:val="0021010D"/>
    <w:pPr>
      <w:tabs>
        <w:tab w:val="left" w:pos="340"/>
        <w:tab w:val="left" w:pos="1134"/>
      </w:tabs>
      <w:spacing w:before="60" w:after="60" w:line="240" w:lineRule="auto"/>
      <w:ind w:left="340" w:hanging="340"/>
    </w:pPr>
    <w:rPr>
      <w:sz w:val="20"/>
      <w:szCs w:val="20"/>
    </w:rPr>
  </w:style>
  <w:style w:type="character" w:styleId="Funotenzeichen">
    <w:name w:val="footnote reference"/>
    <w:semiHidden/>
    <w:rPr>
      <w:vertAlign w:val="superscript"/>
    </w:rPr>
  </w:style>
  <w:style w:type="paragraph" w:styleId="Textkrper2">
    <w:name w:val="Body Text 2"/>
    <w:basedOn w:val="Standard"/>
    <w:pPr>
      <w:spacing w:before="100" w:beforeAutospacing="1" w:after="100" w:afterAutospacing="1"/>
    </w:pPr>
    <w:rPr>
      <w:color w:val="000000"/>
      <w:szCs w:val="19"/>
    </w:rPr>
  </w:style>
  <w:style w:type="paragraph" w:styleId="Kopfzeile">
    <w:name w:val="header"/>
    <w:basedOn w:val="Standard"/>
    <w:link w:val="KopfzeileZchn"/>
    <w:uiPriority w:val="99"/>
    <w:pPr>
      <w:tabs>
        <w:tab w:val="center" w:pos="4536"/>
        <w:tab w:val="right" w:pos="9072"/>
      </w:tabs>
    </w:pPr>
  </w:style>
  <w:style w:type="paragraph" w:styleId="Abbildungsverzeichnis">
    <w:name w:val="table of figures"/>
    <w:basedOn w:val="Standard"/>
    <w:next w:val="Standard"/>
    <w:autoRedefine/>
    <w:uiPriority w:val="99"/>
    <w:rsid w:val="00CC4C6E"/>
    <w:pPr>
      <w:tabs>
        <w:tab w:val="right" w:leader="dot" w:pos="8210"/>
      </w:tabs>
      <w:ind w:left="540" w:hanging="540"/>
    </w:pPr>
    <w:rPr>
      <w:noProof/>
      <w:szCs w:val="20"/>
    </w:rPr>
  </w:style>
  <w:style w:type="character" w:styleId="BesuchterLink">
    <w:name w:val="FollowedHyperlink"/>
    <w:rPr>
      <w:color w:val="800080"/>
      <w:u w:val="single"/>
    </w:rPr>
  </w:style>
  <w:style w:type="paragraph" w:styleId="Textkrper3">
    <w:name w:val="Body Text 3"/>
    <w:basedOn w:val="Standard"/>
    <w:pPr>
      <w:autoSpaceDE w:val="0"/>
      <w:autoSpaceDN w:val="0"/>
      <w:adjustRightInd w:val="0"/>
    </w:pPr>
    <w:rPr>
      <w:sz w:val="20"/>
    </w:rPr>
  </w:style>
  <w:style w:type="character" w:customStyle="1" w:styleId="content1">
    <w:name w:val="content1"/>
    <w:rPr>
      <w:color w:val="000000"/>
      <w:sz w:val="17"/>
      <w:szCs w:val="17"/>
    </w:rPr>
  </w:style>
  <w:style w:type="character" w:styleId="Kommentarzeichen">
    <w:name w:val="annotation reference"/>
    <w:semiHidden/>
    <w:rPr>
      <w:sz w:val="16"/>
      <w:szCs w:val="16"/>
    </w:rPr>
  </w:style>
  <w:style w:type="paragraph" w:styleId="Kommentartext">
    <w:name w:val="annotation text"/>
    <w:basedOn w:val="Standard"/>
    <w:semiHidden/>
    <w:rPr>
      <w:sz w:val="20"/>
      <w:szCs w:val="20"/>
    </w:rPr>
  </w:style>
  <w:style w:type="paragraph" w:styleId="Kommentarthema">
    <w:name w:val="annotation subject"/>
    <w:basedOn w:val="Kommentartext"/>
    <w:next w:val="Kommentartext"/>
    <w:semiHidden/>
    <w:rPr>
      <w:b/>
      <w:bCs/>
    </w:rPr>
  </w:style>
  <w:style w:type="paragraph" w:styleId="Sprechblasentext">
    <w:name w:val="Balloon Text"/>
    <w:basedOn w:val="Standard"/>
    <w:semiHidden/>
    <w:rPr>
      <w:rFonts w:ascii="Tahoma" w:hAnsi="Tahoma" w:cs="Tahoma"/>
      <w:sz w:val="16"/>
      <w:szCs w:val="16"/>
    </w:rPr>
  </w:style>
  <w:style w:type="paragraph" w:customStyle="1" w:styleId="Abbildung">
    <w:name w:val="Abbildung"/>
    <w:basedOn w:val="Standard"/>
    <w:link w:val="AbbildungZchn"/>
    <w:rsid w:val="00BD68F5"/>
    <w:pPr>
      <w:spacing w:before="80"/>
      <w:jc w:val="center"/>
    </w:pPr>
    <w:rPr>
      <w:sz w:val="20"/>
    </w:rPr>
  </w:style>
  <w:style w:type="paragraph" w:customStyle="1" w:styleId="Formatvorlage2">
    <w:name w:val="Formatvorlage2"/>
    <w:basedOn w:val="Standard"/>
    <w:link w:val="Formatvorlage2Zchn"/>
    <w:rsid w:val="00713560"/>
    <w:pPr>
      <w:spacing w:before="100" w:beforeAutospacing="1" w:after="100" w:afterAutospacing="1"/>
    </w:pPr>
    <w:rPr>
      <w:rFonts w:cs="Times New Roman"/>
      <w:smallCaps/>
    </w:rPr>
  </w:style>
  <w:style w:type="character" w:customStyle="1" w:styleId="Formatvorlage2Zchn">
    <w:name w:val="Formatvorlage2 Zchn"/>
    <w:link w:val="Formatvorlage2"/>
    <w:rsid w:val="00713560"/>
    <w:rPr>
      <w:rFonts w:ascii="Arial" w:hAnsi="Arial"/>
      <w:smallCaps/>
      <w:sz w:val="24"/>
      <w:szCs w:val="24"/>
      <w:lang w:val="de-DE" w:eastAsia="de-DE" w:bidi="ar-SA"/>
    </w:rPr>
  </w:style>
  <w:style w:type="character" w:customStyle="1" w:styleId="headline-einstieg">
    <w:name w:val="headline-einstieg"/>
    <w:basedOn w:val="Absatz-Standardschriftart"/>
    <w:rsid w:val="005259CF"/>
  </w:style>
  <w:style w:type="paragraph" w:customStyle="1" w:styleId="FormatvorlageZeilenabstand15Zeilen">
    <w:name w:val="Formatvorlage Zeilenabstand:  15 Zeilen"/>
    <w:basedOn w:val="Standard"/>
    <w:autoRedefine/>
    <w:rsid w:val="009C3C70"/>
    <w:pPr>
      <w:spacing w:before="100" w:beforeAutospacing="1" w:after="100" w:afterAutospacing="1"/>
    </w:pPr>
    <w:rPr>
      <w:rFonts w:cs="Times New Roman"/>
      <w:szCs w:val="20"/>
    </w:rPr>
  </w:style>
  <w:style w:type="paragraph" w:styleId="StandardWeb">
    <w:name w:val="Normal (Web)"/>
    <w:basedOn w:val="Standard"/>
    <w:link w:val="StandardWebZchn"/>
    <w:rsid w:val="00D62CC6"/>
    <w:pPr>
      <w:spacing w:before="100" w:beforeAutospacing="1" w:after="100" w:afterAutospacing="1"/>
    </w:pPr>
    <w:rPr>
      <w:rFonts w:ascii="Times New Roman" w:hAnsi="Times New Roman" w:cs="Times New Roman"/>
    </w:rPr>
  </w:style>
  <w:style w:type="paragraph" w:styleId="HTMLVorformatiert">
    <w:name w:val="HTML Preformatted"/>
    <w:basedOn w:val="Standard"/>
    <w:rsid w:val="00EF19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table" w:customStyle="1" w:styleId="Tabellengitternetz">
    <w:name w:val="Tabellengitternetz"/>
    <w:basedOn w:val="NormaleTabelle"/>
    <w:rsid w:val="00DD4827"/>
    <w:pPr>
      <w:spacing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WebZchn">
    <w:name w:val="Standard (Web) Zchn"/>
    <w:link w:val="StandardWeb"/>
    <w:rsid w:val="009E6D5A"/>
    <w:rPr>
      <w:sz w:val="24"/>
      <w:szCs w:val="24"/>
      <w:lang w:val="de-DE" w:eastAsia="de-DE" w:bidi="ar-SA"/>
    </w:rPr>
  </w:style>
  <w:style w:type="paragraph" w:customStyle="1" w:styleId="Tabelle">
    <w:name w:val="Tabelle"/>
    <w:basedOn w:val="Standard"/>
    <w:link w:val="TabelleZchn"/>
    <w:autoRedefine/>
    <w:rsid w:val="00CC4C6E"/>
    <w:pPr>
      <w:spacing w:before="80"/>
      <w:jc w:val="center"/>
    </w:pPr>
    <w:rPr>
      <w:sz w:val="20"/>
    </w:rPr>
  </w:style>
  <w:style w:type="character" w:customStyle="1" w:styleId="AbbildungZchn">
    <w:name w:val="Abbildung Zchn"/>
    <w:link w:val="Abbildung"/>
    <w:rsid w:val="00846B4D"/>
    <w:rPr>
      <w:rFonts w:ascii="Arial" w:hAnsi="Arial" w:cs="Arial"/>
      <w:szCs w:val="24"/>
      <w:lang w:val="de-DE" w:eastAsia="de-DE" w:bidi="ar-SA"/>
    </w:rPr>
  </w:style>
  <w:style w:type="character" w:customStyle="1" w:styleId="TabelleZchn">
    <w:name w:val="Tabelle Zchn"/>
    <w:basedOn w:val="AbbildungZchn"/>
    <w:link w:val="Tabelle"/>
    <w:rsid w:val="00CC4C6E"/>
    <w:rPr>
      <w:rFonts w:ascii="Arial" w:hAnsi="Arial" w:cs="Arial"/>
      <w:szCs w:val="24"/>
      <w:lang w:val="de-DE" w:eastAsia="de-DE" w:bidi="ar-SA"/>
    </w:rPr>
  </w:style>
  <w:style w:type="paragraph" w:customStyle="1" w:styleId="AbbTitelx">
    <w:name w:val="Abb. Titelx"/>
    <w:rsid w:val="00717C5F"/>
    <w:pPr>
      <w:spacing w:after="120"/>
    </w:pPr>
    <w:rPr>
      <w:b/>
      <w:bCs/>
      <w:szCs w:val="24"/>
    </w:rPr>
  </w:style>
  <w:style w:type="paragraph" w:customStyle="1" w:styleId="AbbQuellex">
    <w:name w:val="Abb. Quellex"/>
    <w:rsid w:val="00717C5F"/>
    <w:pPr>
      <w:spacing w:after="120"/>
    </w:pPr>
    <w:rPr>
      <w:b/>
      <w:bCs/>
      <w:sz w:val="14"/>
      <w:szCs w:val="24"/>
    </w:rPr>
  </w:style>
  <w:style w:type="paragraph" w:customStyle="1" w:styleId="Standardx">
    <w:name w:val="Standardx"/>
    <w:rsid w:val="00FB7C60"/>
    <w:rPr>
      <w:rFonts w:ascii="Arial" w:hAnsi="Arial"/>
      <w:sz w:val="22"/>
      <w:szCs w:val="24"/>
    </w:rPr>
  </w:style>
  <w:style w:type="paragraph" w:customStyle="1" w:styleId="Literatur">
    <w:name w:val="Literatur"/>
    <w:basedOn w:val="Standard"/>
    <w:autoRedefine/>
    <w:rsid w:val="00E04CDB"/>
    <w:pPr>
      <w:spacing w:before="60" w:line="240" w:lineRule="auto"/>
      <w:ind w:left="567" w:hanging="567"/>
    </w:pPr>
    <w:rPr>
      <w:lang w:val="en-GB"/>
    </w:rPr>
  </w:style>
  <w:style w:type="paragraph" w:customStyle="1" w:styleId="VorAbbildung">
    <w:name w:val="Vor_Abbildung"/>
    <w:basedOn w:val="Standard"/>
    <w:rsid w:val="005E37FD"/>
    <w:pPr>
      <w:spacing w:before="0" w:line="240" w:lineRule="auto"/>
    </w:pPr>
  </w:style>
  <w:style w:type="paragraph" w:customStyle="1" w:styleId="FormatvorlageLiteraturLinks0cmErsteZeile0cm">
    <w:name w:val="Formatvorlage Literatur + Links:  0 cm Erste Zeile:  0 cm"/>
    <w:basedOn w:val="Literatur"/>
    <w:rsid w:val="00076426"/>
    <w:pPr>
      <w:spacing w:before="0"/>
      <w:ind w:left="0" w:firstLine="0"/>
    </w:pPr>
    <w:rPr>
      <w:rFonts w:cs="Times New Roman"/>
      <w:szCs w:val="20"/>
    </w:rPr>
  </w:style>
  <w:style w:type="character" w:styleId="SchwacherVerweis">
    <w:name w:val="Subtle Reference"/>
    <w:uiPriority w:val="31"/>
    <w:rsid w:val="00EE7CD6"/>
    <w:rPr>
      <w:smallCaps/>
      <w:color w:val="C0504D"/>
      <w:u w:val="single"/>
    </w:rPr>
  </w:style>
  <w:style w:type="paragraph" w:customStyle="1" w:styleId="Kopf-FuzeileundFunote">
    <w:name w:val="Kopf-Fußzeile und Fußnote"/>
    <w:basedOn w:val="Standard"/>
    <w:qFormat/>
    <w:rsid w:val="00EE7C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left"/>
    </w:pPr>
    <w:rPr>
      <w:rFonts w:cs="Times New Roman"/>
      <w:sz w:val="20"/>
      <w:szCs w:val="18"/>
    </w:rPr>
  </w:style>
  <w:style w:type="character" w:customStyle="1" w:styleId="FuzeileZchn">
    <w:name w:val="Fußzeile Zchn"/>
    <w:link w:val="Fuzeile"/>
    <w:uiPriority w:val="99"/>
    <w:rsid w:val="00A2623D"/>
    <w:rPr>
      <w:rFonts w:ascii="Arial" w:hAnsi="Arial" w:cs="Arial"/>
      <w:sz w:val="24"/>
      <w:szCs w:val="24"/>
    </w:rPr>
  </w:style>
  <w:style w:type="paragraph" w:styleId="Titel">
    <w:name w:val="Title"/>
    <w:aliases w:val="Tabellen- und Abbildungsbeschreibungen"/>
    <w:basedOn w:val="Standard"/>
    <w:next w:val="Standard"/>
    <w:link w:val="TitelZchn"/>
    <w:qFormat/>
    <w:rsid w:val="00B360C9"/>
    <w:pPr>
      <w:spacing w:before="240" w:after="60"/>
      <w:jc w:val="center"/>
      <w:outlineLvl w:val="0"/>
    </w:pPr>
    <w:rPr>
      <w:rFonts w:cs="Times New Roman"/>
      <w:bCs/>
      <w:kern w:val="28"/>
      <w:sz w:val="20"/>
      <w:szCs w:val="32"/>
    </w:rPr>
  </w:style>
  <w:style w:type="character" w:customStyle="1" w:styleId="TitelZchn">
    <w:name w:val="Titel Zchn"/>
    <w:aliases w:val="Tabellen- und Abbildungsbeschreibungen Zchn"/>
    <w:link w:val="Titel"/>
    <w:rsid w:val="00B360C9"/>
    <w:rPr>
      <w:rFonts w:ascii="Arial" w:hAnsi="Arial"/>
      <w:bCs/>
      <w:kern w:val="28"/>
      <w:szCs w:val="32"/>
    </w:rPr>
  </w:style>
  <w:style w:type="paragraph" w:styleId="Endnotentext">
    <w:name w:val="endnote text"/>
    <w:basedOn w:val="Standard"/>
    <w:link w:val="EndnotentextZchn"/>
    <w:rsid w:val="00163056"/>
    <w:rPr>
      <w:sz w:val="20"/>
      <w:szCs w:val="20"/>
    </w:rPr>
  </w:style>
  <w:style w:type="character" w:customStyle="1" w:styleId="EndnotentextZchn">
    <w:name w:val="Endnotentext Zchn"/>
    <w:link w:val="Endnotentext"/>
    <w:rsid w:val="00163056"/>
    <w:rPr>
      <w:rFonts w:ascii="Arial" w:hAnsi="Arial" w:cs="Arial"/>
    </w:rPr>
  </w:style>
  <w:style w:type="character" w:styleId="Endnotenzeichen">
    <w:name w:val="endnote reference"/>
    <w:rsid w:val="00163056"/>
    <w:rPr>
      <w:vertAlign w:val="superscript"/>
    </w:rPr>
  </w:style>
  <w:style w:type="character" w:customStyle="1" w:styleId="berschrift1Zchn">
    <w:name w:val="Überschrift 1 Zchn"/>
    <w:link w:val="berschrift1"/>
    <w:uiPriority w:val="9"/>
    <w:rsid w:val="00B72BF7"/>
    <w:rPr>
      <w:rFonts w:ascii="Arial" w:hAnsi="Arial" w:cs="Arial"/>
      <w:b/>
      <w:bCs/>
      <w:kern w:val="32"/>
      <w:sz w:val="28"/>
      <w:szCs w:val="32"/>
    </w:rPr>
  </w:style>
  <w:style w:type="paragraph" w:styleId="Inhaltsverzeichnisberschrift">
    <w:name w:val="TOC Heading"/>
    <w:basedOn w:val="berschrift1"/>
    <w:next w:val="Standard"/>
    <w:uiPriority w:val="39"/>
    <w:semiHidden/>
    <w:unhideWhenUsed/>
    <w:qFormat/>
    <w:rsid w:val="00C71B85"/>
    <w:pPr>
      <w:keepLines/>
      <w:numPr>
        <w:numId w:val="0"/>
      </w:numPr>
      <w:spacing w:before="480" w:line="276" w:lineRule="auto"/>
      <w:outlineLvl w:val="9"/>
    </w:pPr>
    <w:rPr>
      <w:rFonts w:ascii="Cambria" w:hAnsi="Cambria" w:cs="Times New Roman"/>
      <w:color w:val="365F91"/>
      <w:kern w:val="0"/>
      <w:szCs w:val="28"/>
      <w:lang w:eastAsia="en-US"/>
    </w:rPr>
  </w:style>
  <w:style w:type="paragraph" w:styleId="Beschriftung">
    <w:name w:val="caption"/>
    <w:basedOn w:val="Standard"/>
    <w:next w:val="Standard"/>
    <w:unhideWhenUsed/>
    <w:qFormat/>
    <w:rsid w:val="0050752A"/>
    <w:pPr>
      <w:spacing w:before="240" w:after="120"/>
      <w:jc w:val="center"/>
    </w:pPr>
    <w:rPr>
      <w:bCs/>
      <w:sz w:val="20"/>
      <w:szCs w:val="20"/>
    </w:rPr>
  </w:style>
  <w:style w:type="character" w:customStyle="1" w:styleId="KopfzeileZchn">
    <w:name w:val="Kopfzeile Zchn"/>
    <w:link w:val="Kopfzeile"/>
    <w:uiPriority w:val="99"/>
    <w:rsid w:val="00B70528"/>
    <w:rPr>
      <w:rFonts w:ascii="Arial" w:hAnsi="Arial" w:cs="Arial"/>
      <w:sz w:val="24"/>
      <w:szCs w:val="24"/>
    </w:rPr>
  </w:style>
  <w:style w:type="paragraph" w:customStyle="1" w:styleId="Verzeichnisberschrift">
    <w:name w:val="Verzeichnisüberschrift"/>
    <w:basedOn w:val="berschrift1"/>
    <w:rsid w:val="00DC41D9"/>
    <w:pPr>
      <w:numPr>
        <w:numId w:val="0"/>
      </w:numPr>
    </w:pPr>
  </w:style>
  <w:style w:type="paragraph" w:customStyle="1" w:styleId="Referenzen">
    <w:name w:val="Referenzen"/>
    <w:basedOn w:val="Standard"/>
    <w:rsid w:val="00DC41D9"/>
    <w:pPr>
      <w:spacing w:line="240" w:lineRule="auto"/>
      <w:ind w:left="720" w:hanging="720"/>
    </w:pPr>
    <w:rPr>
      <w:rFonts w:cs="Times New Roman"/>
      <w:szCs w:val="20"/>
    </w:rPr>
  </w:style>
  <w:style w:type="paragraph" w:styleId="Index1">
    <w:name w:val="index 1"/>
    <w:basedOn w:val="Standard"/>
    <w:next w:val="Standard"/>
    <w:autoRedefine/>
    <w:rsid w:val="0050752A"/>
    <w:pPr>
      <w:ind w:left="240" w:hanging="240"/>
    </w:pPr>
  </w:style>
  <w:style w:type="paragraph" w:customStyle="1" w:styleId="Titelseitentitel">
    <w:name w:val="Titelseitentitel"/>
    <w:basedOn w:val="Standard"/>
    <w:rsid w:val="00DC41D9"/>
    <w:pPr>
      <w:jc w:val="center"/>
    </w:pPr>
    <w:rPr>
      <w:rFonts w:cs="Times New Roman"/>
      <w:b/>
      <w:bCs/>
      <w:sz w:val="28"/>
      <w:szCs w:val="20"/>
    </w:rPr>
  </w:style>
  <w:style w:type="paragraph" w:customStyle="1" w:styleId="EndNoteBibliographyTitle">
    <w:name w:val="EndNote Bibliography Title"/>
    <w:basedOn w:val="Standard"/>
    <w:link w:val="EndNoteBibliographyTitleZchn"/>
    <w:rsid w:val="004A6176"/>
    <w:pPr>
      <w:jc w:val="center"/>
    </w:pPr>
    <w:rPr>
      <w:noProof/>
    </w:rPr>
  </w:style>
  <w:style w:type="character" w:customStyle="1" w:styleId="EndNoteBibliographyTitleZchn">
    <w:name w:val="EndNote Bibliography Title Zchn"/>
    <w:basedOn w:val="Absatz-Standardschriftart"/>
    <w:link w:val="EndNoteBibliographyTitle"/>
    <w:rsid w:val="004A6176"/>
    <w:rPr>
      <w:rFonts w:ascii="Arial" w:hAnsi="Arial" w:cs="Arial"/>
      <w:noProof/>
      <w:sz w:val="24"/>
      <w:szCs w:val="24"/>
    </w:rPr>
  </w:style>
  <w:style w:type="paragraph" w:customStyle="1" w:styleId="EndNoteBibliography">
    <w:name w:val="EndNote Bibliography"/>
    <w:basedOn w:val="Standard"/>
    <w:link w:val="EndNoteBibliographyZchn"/>
    <w:rsid w:val="004A6176"/>
    <w:pPr>
      <w:spacing w:line="240" w:lineRule="auto"/>
    </w:pPr>
    <w:rPr>
      <w:noProof/>
    </w:rPr>
  </w:style>
  <w:style w:type="character" w:customStyle="1" w:styleId="EndNoteBibliographyZchn">
    <w:name w:val="EndNote Bibliography Zchn"/>
    <w:basedOn w:val="Absatz-Standardschriftart"/>
    <w:link w:val="EndNoteBibliography"/>
    <w:rsid w:val="004A6176"/>
    <w:rPr>
      <w:rFonts w:ascii="Arial"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89532">
      <w:bodyDiv w:val="1"/>
      <w:marLeft w:val="0"/>
      <w:marRight w:val="0"/>
      <w:marTop w:val="0"/>
      <w:marBottom w:val="0"/>
      <w:divBdr>
        <w:top w:val="none" w:sz="0" w:space="0" w:color="auto"/>
        <w:left w:val="none" w:sz="0" w:space="0" w:color="auto"/>
        <w:bottom w:val="none" w:sz="0" w:space="0" w:color="auto"/>
        <w:right w:val="none" w:sz="0" w:space="0" w:color="auto"/>
      </w:divBdr>
    </w:div>
    <w:div w:id="39257403">
      <w:bodyDiv w:val="1"/>
      <w:marLeft w:val="0"/>
      <w:marRight w:val="0"/>
      <w:marTop w:val="0"/>
      <w:marBottom w:val="0"/>
      <w:divBdr>
        <w:top w:val="none" w:sz="0" w:space="0" w:color="auto"/>
        <w:left w:val="none" w:sz="0" w:space="0" w:color="auto"/>
        <w:bottom w:val="none" w:sz="0" w:space="0" w:color="auto"/>
        <w:right w:val="none" w:sz="0" w:space="0" w:color="auto"/>
      </w:divBdr>
      <w:divsChild>
        <w:div w:id="1554341941">
          <w:marLeft w:val="0"/>
          <w:marRight w:val="0"/>
          <w:marTop w:val="0"/>
          <w:marBottom w:val="0"/>
          <w:divBdr>
            <w:top w:val="none" w:sz="0" w:space="0" w:color="auto"/>
            <w:left w:val="none" w:sz="0" w:space="0" w:color="auto"/>
            <w:bottom w:val="none" w:sz="0" w:space="0" w:color="auto"/>
            <w:right w:val="none" w:sz="0" w:space="0" w:color="auto"/>
          </w:divBdr>
        </w:div>
      </w:divsChild>
    </w:div>
    <w:div w:id="69742401">
      <w:bodyDiv w:val="1"/>
      <w:marLeft w:val="0"/>
      <w:marRight w:val="0"/>
      <w:marTop w:val="0"/>
      <w:marBottom w:val="0"/>
      <w:divBdr>
        <w:top w:val="none" w:sz="0" w:space="0" w:color="auto"/>
        <w:left w:val="none" w:sz="0" w:space="0" w:color="auto"/>
        <w:bottom w:val="none" w:sz="0" w:space="0" w:color="auto"/>
        <w:right w:val="none" w:sz="0" w:space="0" w:color="auto"/>
      </w:divBdr>
      <w:divsChild>
        <w:div w:id="25105789">
          <w:marLeft w:val="0"/>
          <w:marRight w:val="0"/>
          <w:marTop w:val="0"/>
          <w:marBottom w:val="0"/>
          <w:divBdr>
            <w:top w:val="none" w:sz="0" w:space="0" w:color="auto"/>
            <w:left w:val="none" w:sz="0" w:space="0" w:color="auto"/>
            <w:bottom w:val="none" w:sz="0" w:space="0" w:color="auto"/>
            <w:right w:val="none" w:sz="0" w:space="0" w:color="auto"/>
          </w:divBdr>
        </w:div>
        <w:div w:id="518279586">
          <w:marLeft w:val="0"/>
          <w:marRight w:val="0"/>
          <w:marTop w:val="0"/>
          <w:marBottom w:val="0"/>
          <w:divBdr>
            <w:top w:val="none" w:sz="0" w:space="0" w:color="auto"/>
            <w:left w:val="none" w:sz="0" w:space="0" w:color="auto"/>
            <w:bottom w:val="none" w:sz="0" w:space="0" w:color="auto"/>
            <w:right w:val="none" w:sz="0" w:space="0" w:color="auto"/>
          </w:divBdr>
        </w:div>
        <w:div w:id="542061586">
          <w:marLeft w:val="0"/>
          <w:marRight w:val="0"/>
          <w:marTop w:val="0"/>
          <w:marBottom w:val="0"/>
          <w:divBdr>
            <w:top w:val="none" w:sz="0" w:space="0" w:color="auto"/>
            <w:left w:val="none" w:sz="0" w:space="0" w:color="auto"/>
            <w:bottom w:val="none" w:sz="0" w:space="0" w:color="auto"/>
            <w:right w:val="none" w:sz="0" w:space="0" w:color="auto"/>
          </w:divBdr>
        </w:div>
        <w:div w:id="792360614">
          <w:marLeft w:val="0"/>
          <w:marRight w:val="0"/>
          <w:marTop w:val="0"/>
          <w:marBottom w:val="0"/>
          <w:divBdr>
            <w:top w:val="none" w:sz="0" w:space="0" w:color="auto"/>
            <w:left w:val="none" w:sz="0" w:space="0" w:color="auto"/>
            <w:bottom w:val="none" w:sz="0" w:space="0" w:color="auto"/>
            <w:right w:val="none" w:sz="0" w:space="0" w:color="auto"/>
          </w:divBdr>
        </w:div>
        <w:div w:id="1259215417">
          <w:marLeft w:val="0"/>
          <w:marRight w:val="0"/>
          <w:marTop w:val="0"/>
          <w:marBottom w:val="0"/>
          <w:divBdr>
            <w:top w:val="none" w:sz="0" w:space="0" w:color="auto"/>
            <w:left w:val="none" w:sz="0" w:space="0" w:color="auto"/>
            <w:bottom w:val="none" w:sz="0" w:space="0" w:color="auto"/>
            <w:right w:val="none" w:sz="0" w:space="0" w:color="auto"/>
          </w:divBdr>
        </w:div>
        <w:div w:id="1647970211">
          <w:marLeft w:val="0"/>
          <w:marRight w:val="0"/>
          <w:marTop w:val="0"/>
          <w:marBottom w:val="0"/>
          <w:divBdr>
            <w:top w:val="none" w:sz="0" w:space="0" w:color="auto"/>
            <w:left w:val="none" w:sz="0" w:space="0" w:color="auto"/>
            <w:bottom w:val="none" w:sz="0" w:space="0" w:color="auto"/>
            <w:right w:val="none" w:sz="0" w:space="0" w:color="auto"/>
          </w:divBdr>
        </w:div>
        <w:div w:id="1989245131">
          <w:marLeft w:val="0"/>
          <w:marRight w:val="0"/>
          <w:marTop w:val="0"/>
          <w:marBottom w:val="0"/>
          <w:divBdr>
            <w:top w:val="none" w:sz="0" w:space="0" w:color="auto"/>
            <w:left w:val="none" w:sz="0" w:space="0" w:color="auto"/>
            <w:bottom w:val="none" w:sz="0" w:space="0" w:color="auto"/>
            <w:right w:val="none" w:sz="0" w:space="0" w:color="auto"/>
          </w:divBdr>
        </w:div>
        <w:div w:id="1993488632">
          <w:marLeft w:val="0"/>
          <w:marRight w:val="0"/>
          <w:marTop w:val="0"/>
          <w:marBottom w:val="0"/>
          <w:divBdr>
            <w:top w:val="none" w:sz="0" w:space="0" w:color="auto"/>
            <w:left w:val="none" w:sz="0" w:space="0" w:color="auto"/>
            <w:bottom w:val="none" w:sz="0" w:space="0" w:color="auto"/>
            <w:right w:val="none" w:sz="0" w:space="0" w:color="auto"/>
          </w:divBdr>
        </w:div>
      </w:divsChild>
    </w:div>
    <w:div w:id="561797357">
      <w:bodyDiv w:val="1"/>
      <w:marLeft w:val="0"/>
      <w:marRight w:val="0"/>
      <w:marTop w:val="0"/>
      <w:marBottom w:val="0"/>
      <w:divBdr>
        <w:top w:val="none" w:sz="0" w:space="0" w:color="auto"/>
        <w:left w:val="none" w:sz="0" w:space="0" w:color="auto"/>
        <w:bottom w:val="none" w:sz="0" w:space="0" w:color="auto"/>
        <w:right w:val="none" w:sz="0" w:space="0" w:color="auto"/>
      </w:divBdr>
    </w:div>
    <w:div w:id="792595114">
      <w:bodyDiv w:val="1"/>
      <w:marLeft w:val="0"/>
      <w:marRight w:val="0"/>
      <w:marTop w:val="0"/>
      <w:marBottom w:val="0"/>
      <w:divBdr>
        <w:top w:val="none" w:sz="0" w:space="0" w:color="auto"/>
        <w:left w:val="none" w:sz="0" w:space="0" w:color="auto"/>
        <w:bottom w:val="none" w:sz="0" w:space="0" w:color="auto"/>
        <w:right w:val="none" w:sz="0" w:space="0" w:color="auto"/>
      </w:divBdr>
      <w:divsChild>
        <w:div w:id="1735541492">
          <w:marLeft w:val="0"/>
          <w:marRight w:val="0"/>
          <w:marTop w:val="0"/>
          <w:marBottom w:val="0"/>
          <w:divBdr>
            <w:top w:val="none" w:sz="0" w:space="0" w:color="auto"/>
            <w:left w:val="none" w:sz="0" w:space="0" w:color="auto"/>
            <w:bottom w:val="none" w:sz="0" w:space="0" w:color="auto"/>
            <w:right w:val="none" w:sz="0" w:space="0" w:color="auto"/>
          </w:divBdr>
        </w:div>
      </w:divsChild>
    </w:div>
    <w:div w:id="865673138">
      <w:bodyDiv w:val="1"/>
      <w:marLeft w:val="0"/>
      <w:marRight w:val="0"/>
      <w:marTop w:val="0"/>
      <w:marBottom w:val="0"/>
      <w:divBdr>
        <w:top w:val="none" w:sz="0" w:space="0" w:color="auto"/>
        <w:left w:val="none" w:sz="0" w:space="0" w:color="auto"/>
        <w:bottom w:val="none" w:sz="0" w:space="0" w:color="auto"/>
        <w:right w:val="none" w:sz="0" w:space="0" w:color="auto"/>
      </w:divBdr>
      <w:divsChild>
        <w:div w:id="2090614733">
          <w:marLeft w:val="0"/>
          <w:marRight w:val="0"/>
          <w:marTop w:val="0"/>
          <w:marBottom w:val="0"/>
          <w:divBdr>
            <w:top w:val="none" w:sz="0" w:space="0" w:color="auto"/>
            <w:left w:val="none" w:sz="0" w:space="0" w:color="auto"/>
            <w:bottom w:val="none" w:sz="0" w:space="0" w:color="auto"/>
            <w:right w:val="none" w:sz="0" w:space="0" w:color="auto"/>
          </w:divBdr>
        </w:div>
      </w:divsChild>
    </w:div>
    <w:div w:id="883441503">
      <w:bodyDiv w:val="1"/>
      <w:marLeft w:val="0"/>
      <w:marRight w:val="0"/>
      <w:marTop w:val="0"/>
      <w:marBottom w:val="0"/>
      <w:divBdr>
        <w:top w:val="none" w:sz="0" w:space="0" w:color="auto"/>
        <w:left w:val="none" w:sz="0" w:space="0" w:color="auto"/>
        <w:bottom w:val="none" w:sz="0" w:space="0" w:color="auto"/>
        <w:right w:val="none" w:sz="0" w:space="0" w:color="auto"/>
      </w:divBdr>
      <w:divsChild>
        <w:div w:id="764612020">
          <w:marLeft w:val="0"/>
          <w:marRight w:val="0"/>
          <w:marTop w:val="0"/>
          <w:marBottom w:val="0"/>
          <w:divBdr>
            <w:top w:val="none" w:sz="0" w:space="0" w:color="auto"/>
            <w:left w:val="none" w:sz="0" w:space="0" w:color="auto"/>
            <w:bottom w:val="none" w:sz="0" w:space="0" w:color="auto"/>
            <w:right w:val="none" w:sz="0" w:space="0" w:color="auto"/>
          </w:divBdr>
        </w:div>
      </w:divsChild>
    </w:div>
    <w:div w:id="888955246">
      <w:bodyDiv w:val="1"/>
      <w:marLeft w:val="0"/>
      <w:marRight w:val="0"/>
      <w:marTop w:val="0"/>
      <w:marBottom w:val="0"/>
      <w:divBdr>
        <w:top w:val="none" w:sz="0" w:space="0" w:color="auto"/>
        <w:left w:val="none" w:sz="0" w:space="0" w:color="auto"/>
        <w:bottom w:val="none" w:sz="0" w:space="0" w:color="auto"/>
        <w:right w:val="none" w:sz="0" w:space="0" w:color="auto"/>
      </w:divBdr>
    </w:div>
    <w:div w:id="898517655">
      <w:bodyDiv w:val="1"/>
      <w:marLeft w:val="0"/>
      <w:marRight w:val="0"/>
      <w:marTop w:val="0"/>
      <w:marBottom w:val="0"/>
      <w:divBdr>
        <w:top w:val="none" w:sz="0" w:space="0" w:color="auto"/>
        <w:left w:val="none" w:sz="0" w:space="0" w:color="auto"/>
        <w:bottom w:val="none" w:sz="0" w:space="0" w:color="auto"/>
        <w:right w:val="none" w:sz="0" w:space="0" w:color="auto"/>
      </w:divBdr>
      <w:divsChild>
        <w:div w:id="766392175">
          <w:marLeft w:val="0"/>
          <w:marRight w:val="0"/>
          <w:marTop w:val="0"/>
          <w:marBottom w:val="0"/>
          <w:divBdr>
            <w:top w:val="none" w:sz="0" w:space="0" w:color="auto"/>
            <w:left w:val="none" w:sz="0" w:space="0" w:color="auto"/>
            <w:bottom w:val="none" w:sz="0" w:space="0" w:color="auto"/>
            <w:right w:val="none" w:sz="0" w:space="0" w:color="auto"/>
          </w:divBdr>
          <w:divsChild>
            <w:div w:id="86314997">
              <w:marLeft w:val="0"/>
              <w:marRight w:val="0"/>
              <w:marTop w:val="0"/>
              <w:marBottom w:val="0"/>
              <w:divBdr>
                <w:top w:val="none" w:sz="0" w:space="0" w:color="auto"/>
                <w:left w:val="none" w:sz="0" w:space="0" w:color="auto"/>
                <w:bottom w:val="none" w:sz="0" w:space="0" w:color="auto"/>
                <w:right w:val="none" w:sz="0" w:space="0" w:color="auto"/>
              </w:divBdr>
            </w:div>
            <w:div w:id="37076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607016">
      <w:bodyDiv w:val="1"/>
      <w:marLeft w:val="0"/>
      <w:marRight w:val="0"/>
      <w:marTop w:val="0"/>
      <w:marBottom w:val="0"/>
      <w:divBdr>
        <w:top w:val="none" w:sz="0" w:space="0" w:color="auto"/>
        <w:left w:val="none" w:sz="0" w:space="0" w:color="auto"/>
        <w:bottom w:val="none" w:sz="0" w:space="0" w:color="auto"/>
        <w:right w:val="none" w:sz="0" w:space="0" w:color="auto"/>
      </w:divBdr>
      <w:divsChild>
        <w:div w:id="484854444">
          <w:marLeft w:val="0"/>
          <w:marRight w:val="0"/>
          <w:marTop w:val="0"/>
          <w:marBottom w:val="0"/>
          <w:divBdr>
            <w:top w:val="none" w:sz="0" w:space="0" w:color="auto"/>
            <w:left w:val="none" w:sz="0" w:space="0" w:color="auto"/>
            <w:bottom w:val="none" w:sz="0" w:space="0" w:color="auto"/>
            <w:right w:val="none" w:sz="0" w:space="0" w:color="auto"/>
          </w:divBdr>
        </w:div>
      </w:divsChild>
    </w:div>
    <w:div w:id="1060329035">
      <w:bodyDiv w:val="1"/>
      <w:marLeft w:val="0"/>
      <w:marRight w:val="0"/>
      <w:marTop w:val="0"/>
      <w:marBottom w:val="0"/>
      <w:divBdr>
        <w:top w:val="none" w:sz="0" w:space="0" w:color="auto"/>
        <w:left w:val="none" w:sz="0" w:space="0" w:color="auto"/>
        <w:bottom w:val="none" w:sz="0" w:space="0" w:color="auto"/>
        <w:right w:val="none" w:sz="0" w:space="0" w:color="auto"/>
      </w:divBdr>
      <w:divsChild>
        <w:div w:id="1711800465">
          <w:marLeft w:val="0"/>
          <w:marRight w:val="0"/>
          <w:marTop w:val="0"/>
          <w:marBottom w:val="0"/>
          <w:divBdr>
            <w:top w:val="none" w:sz="0" w:space="0" w:color="auto"/>
            <w:left w:val="none" w:sz="0" w:space="0" w:color="auto"/>
            <w:bottom w:val="none" w:sz="0" w:space="0" w:color="auto"/>
            <w:right w:val="none" w:sz="0" w:space="0" w:color="auto"/>
          </w:divBdr>
          <w:divsChild>
            <w:div w:id="1006055950">
              <w:marLeft w:val="0"/>
              <w:marRight w:val="0"/>
              <w:marTop w:val="0"/>
              <w:marBottom w:val="0"/>
              <w:divBdr>
                <w:top w:val="none" w:sz="0" w:space="0" w:color="auto"/>
                <w:left w:val="none" w:sz="0" w:space="0" w:color="auto"/>
                <w:bottom w:val="none" w:sz="0" w:space="0" w:color="auto"/>
                <w:right w:val="none" w:sz="0" w:space="0" w:color="auto"/>
              </w:divBdr>
            </w:div>
            <w:div w:id="153573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252926">
      <w:bodyDiv w:val="1"/>
      <w:marLeft w:val="0"/>
      <w:marRight w:val="0"/>
      <w:marTop w:val="0"/>
      <w:marBottom w:val="0"/>
      <w:divBdr>
        <w:top w:val="none" w:sz="0" w:space="0" w:color="auto"/>
        <w:left w:val="none" w:sz="0" w:space="0" w:color="auto"/>
        <w:bottom w:val="none" w:sz="0" w:space="0" w:color="auto"/>
        <w:right w:val="none" w:sz="0" w:space="0" w:color="auto"/>
      </w:divBdr>
      <w:divsChild>
        <w:div w:id="137383426">
          <w:marLeft w:val="0"/>
          <w:marRight w:val="0"/>
          <w:marTop w:val="0"/>
          <w:marBottom w:val="0"/>
          <w:divBdr>
            <w:top w:val="none" w:sz="0" w:space="0" w:color="auto"/>
            <w:left w:val="none" w:sz="0" w:space="0" w:color="auto"/>
            <w:bottom w:val="none" w:sz="0" w:space="0" w:color="auto"/>
            <w:right w:val="none" w:sz="0" w:space="0" w:color="auto"/>
          </w:divBdr>
          <w:divsChild>
            <w:div w:id="62677800">
              <w:marLeft w:val="0"/>
              <w:marRight w:val="0"/>
              <w:marTop w:val="0"/>
              <w:marBottom w:val="0"/>
              <w:divBdr>
                <w:top w:val="none" w:sz="0" w:space="0" w:color="auto"/>
                <w:left w:val="none" w:sz="0" w:space="0" w:color="auto"/>
                <w:bottom w:val="none" w:sz="0" w:space="0" w:color="auto"/>
                <w:right w:val="none" w:sz="0" w:space="0" w:color="auto"/>
              </w:divBdr>
            </w:div>
            <w:div w:id="59055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246108">
      <w:bodyDiv w:val="1"/>
      <w:marLeft w:val="0"/>
      <w:marRight w:val="0"/>
      <w:marTop w:val="0"/>
      <w:marBottom w:val="0"/>
      <w:divBdr>
        <w:top w:val="none" w:sz="0" w:space="0" w:color="auto"/>
        <w:left w:val="none" w:sz="0" w:space="0" w:color="auto"/>
        <w:bottom w:val="none" w:sz="0" w:space="0" w:color="auto"/>
        <w:right w:val="none" w:sz="0" w:space="0" w:color="auto"/>
      </w:divBdr>
    </w:div>
    <w:div w:id="1462193526">
      <w:bodyDiv w:val="1"/>
      <w:marLeft w:val="0"/>
      <w:marRight w:val="0"/>
      <w:marTop w:val="0"/>
      <w:marBottom w:val="0"/>
      <w:divBdr>
        <w:top w:val="none" w:sz="0" w:space="0" w:color="auto"/>
        <w:left w:val="none" w:sz="0" w:space="0" w:color="auto"/>
        <w:bottom w:val="none" w:sz="0" w:space="0" w:color="auto"/>
        <w:right w:val="none" w:sz="0" w:space="0" w:color="auto"/>
      </w:divBdr>
      <w:divsChild>
        <w:div w:id="1224869170">
          <w:marLeft w:val="0"/>
          <w:marRight w:val="0"/>
          <w:marTop w:val="0"/>
          <w:marBottom w:val="0"/>
          <w:divBdr>
            <w:top w:val="none" w:sz="0" w:space="0" w:color="auto"/>
            <w:left w:val="none" w:sz="0" w:space="0" w:color="auto"/>
            <w:bottom w:val="none" w:sz="0" w:space="0" w:color="auto"/>
            <w:right w:val="none" w:sz="0" w:space="0" w:color="auto"/>
          </w:divBdr>
          <w:divsChild>
            <w:div w:id="100801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930440">
      <w:bodyDiv w:val="1"/>
      <w:marLeft w:val="0"/>
      <w:marRight w:val="0"/>
      <w:marTop w:val="0"/>
      <w:marBottom w:val="0"/>
      <w:divBdr>
        <w:top w:val="none" w:sz="0" w:space="0" w:color="auto"/>
        <w:left w:val="none" w:sz="0" w:space="0" w:color="auto"/>
        <w:bottom w:val="none" w:sz="0" w:space="0" w:color="auto"/>
        <w:right w:val="none" w:sz="0" w:space="0" w:color="auto"/>
      </w:divBdr>
      <w:divsChild>
        <w:div w:id="1279875581">
          <w:marLeft w:val="0"/>
          <w:marRight w:val="0"/>
          <w:marTop w:val="0"/>
          <w:marBottom w:val="0"/>
          <w:divBdr>
            <w:top w:val="none" w:sz="0" w:space="0" w:color="auto"/>
            <w:left w:val="none" w:sz="0" w:space="0" w:color="auto"/>
            <w:bottom w:val="none" w:sz="0" w:space="0" w:color="auto"/>
            <w:right w:val="none" w:sz="0" w:space="0" w:color="auto"/>
          </w:divBdr>
        </w:div>
      </w:divsChild>
    </w:div>
    <w:div w:id="1570773268">
      <w:bodyDiv w:val="1"/>
      <w:marLeft w:val="0"/>
      <w:marRight w:val="0"/>
      <w:marTop w:val="0"/>
      <w:marBottom w:val="0"/>
      <w:divBdr>
        <w:top w:val="none" w:sz="0" w:space="0" w:color="auto"/>
        <w:left w:val="none" w:sz="0" w:space="0" w:color="auto"/>
        <w:bottom w:val="none" w:sz="0" w:space="0" w:color="auto"/>
        <w:right w:val="none" w:sz="0" w:space="0" w:color="auto"/>
      </w:divBdr>
      <w:divsChild>
        <w:div w:id="997806688">
          <w:marLeft w:val="0"/>
          <w:marRight w:val="0"/>
          <w:marTop w:val="0"/>
          <w:marBottom w:val="0"/>
          <w:divBdr>
            <w:top w:val="none" w:sz="0" w:space="0" w:color="auto"/>
            <w:left w:val="none" w:sz="0" w:space="0" w:color="auto"/>
            <w:bottom w:val="none" w:sz="0" w:space="0" w:color="auto"/>
            <w:right w:val="none" w:sz="0" w:space="0" w:color="auto"/>
          </w:divBdr>
          <w:divsChild>
            <w:div w:id="357128496">
              <w:marLeft w:val="0"/>
              <w:marRight w:val="0"/>
              <w:marTop w:val="0"/>
              <w:marBottom w:val="0"/>
              <w:divBdr>
                <w:top w:val="none" w:sz="0" w:space="0" w:color="auto"/>
                <w:left w:val="none" w:sz="0" w:space="0" w:color="auto"/>
                <w:bottom w:val="none" w:sz="0" w:space="0" w:color="auto"/>
                <w:right w:val="none" w:sz="0" w:space="0" w:color="auto"/>
              </w:divBdr>
            </w:div>
            <w:div w:id="70752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722388">
      <w:bodyDiv w:val="1"/>
      <w:marLeft w:val="0"/>
      <w:marRight w:val="0"/>
      <w:marTop w:val="0"/>
      <w:marBottom w:val="0"/>
      <w:divBdr>
        <w:top w:val="none" w:sz="0" w:space="0" w:color="auto"/>
        <w:left w:val="none" w:sz="0" w:space="0" w:color="auto"/>
        <w:bottom w:val="none" w:sz="0" w:space="0" w:color="auto"/>
        <w:right w:val="none" w:sz="0" w:space="0" w:color="auto"/>
      </w:divBdr>
    </w:div>
    <w:div w:id="1970040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hyperlink" Target="https://www.investopedia.com/terms/v/venturecapitalist.asp"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investeurope.eu/about-private-equity/" TargetMode="External"/><Relationship Id="rId2" Type="http://schemas.openxmlformats.org/officeDocument/2006/relationships/numbering" Target="numbering.xml"/><Relationship Id="rId16" Type="http://schemas.openxmlformats.org/officeDocument/2006/relationships/hyperlink" Target="http://www.paulgraham.com/growth.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ww.heute.de" TargetMode="External"/><Relationship Id="rId10" Type="http://schemas.openxmlformats.org/officeDocument/2006/relationships/footer" Target="foot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46FD21A-8918-644B-A10D-9056C4430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22</Words>
  <Characters>10864</Characters>
  <Application>Microsoft Office Word</Application>
  <DocSecurity>0</DocSecurity>
  <Lines>350</Lines>
  <Paragraphs>86</Paragraphs>
  <ScaleCrop>false</ScaleCrop>
  <Company>J.D.</Company>
  <LinksUpToDate>false</LinksUpToDate>
  <CharactersWithSpaces>1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Christopher Henkel</dc:creator>
  <cp:lastModifiedBy>Tim Kraft</cp:lastModifiedBy>
  <cp:revision>2</cp:revision>
  <cp:lastPrinted>2008-03-28T07:19:00Z</cp:lastPrinted>
  <dcterms:created xsi:type="dcterms:W3CDTF">2024-02-05T07:18:00Z</dcterms:created>
  <dcterms:modified xsi:type="dcterms:W3CDTF">2024-02-05T07:18:00Z</dcterms:modified>
</cp:coreProperties>
</file>